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283DEC92" w14:textId="49921699" w:rsidR="00790328"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5192981" w:history="1">
            <w:r w:rsidR="00790328" w:rsidRPr="00816B9A">
              <w:rPr>
                <w:rStyle w:val="Hyperlink"/>
                <w:rFonts w:eastAsiaTheme="minorHAnsi"/>
                <w:noProof/>
              </w:rPr>
              <w:t>Introduction</w:t>
            </w:r>
            <w:r w:rsidR="00790328">
              <w:rPr>
                <w:noProof/>
                <w:webHidden/>
              </w:rPr>
              <w:tab/>
            </w:r>
            <w:r w:rsidR="00790328">
              <w:rPr>
                <w:noProof/>
                <w:webHidden/>
              </w:rPr>
              <w:fldChar w:fldCharType="begin"/>
            </w:r>
            <w:r w:rsidR="00790328">
              <w:rPr>
                <w:noProof/>
                <w:webHidden/>
              </w:rPr>
              <w:instrText xml:space="preserve"> PAGEREF _Toc195192981 \h </w:instrText>
            </w:r>
            <w:r w:rsidR="00790328">
              <w:rPr>
                <w:noProof/>
                <w:webHidden/>
              </w:rPr>
            </w:r>
            <w:r w:rsidR="00790328">
              <w:rPr>
                <w:noProof/>
                <w:webHidden/>
              </w:rPr>
              <w:fldChar w:fldCharType="separate"/>
            </w:r>
            <w:r w:rsidR="00790328">
              <w:rPr>
                <w:noProof/>
                <w:webHidden/>
              </w:rPr>
              <w:t>4</w:t>
            </w:r>
            <w:r w:rsidR="00790328">
              <w:rPr>
                <w:noProof/>
                <w:webHidden/>
              </w:rPr>
              <w:fldChar w:fldCharType="end"/>
            </w:r>
          </w:hyperlink>
        </w:p>
        <w:p w14:paraId="6AA970A8" w14:textId="5312415C"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2" w:history="1">
            <w:r w:rsidRPr="00816B9A">
              <w:rPr>
                <w:rStyle w:val="Hyperlink"/>
                <w:noProof/>
              </w:rPr>
              <w:t>Obsessive-Compulsive Disorder</w:t>
            </w:r>
            <w:r>
              <w:rPr>
                <w:noProof/>
                <w:webHidden/>
              </w:rPr>
              <w:tab/>
            </w:r>
            <w:r>
              <w:rPr>
                <w:noProof/>
                <w:webHidden/>
              </w:rPr>
              <w:fldChar w:fldCharType="begin"/>
            </w:r>
            <w:r>
              <w:rPr>
                <w:noProof/>
                <w:webHidden/>
              </w:rPr>
              <w:instrText xml:space="preserve"> PAGEREF _Toc195192982 \h </w:instrText>
            </w:r>
            <w:r>
              <w:rPr>
                <w:noProof/>
                <w:webHidden/>
              </w:rPr>
            </w:r>
            <w:r>
              <w:rPr>
                <w:noProof/>
                <w:webHidden/>
              </w:rPr>
              <w:fldChar w:fldCharType="separate"/>
            </w:r>
            <w:r>
              <w:rPr>
                <w:noProof/>
                <w:webHidden/>
              </w:rPr>
              <w:t>4</w:t>
            </w:r>
            <w:r>
              <w:rPr>
                <w:noProof/>
                <w:webHidden/>
              </w:rPr>
              <w:fldChar w:fldCharType="end"/>
            </w:r>
          </w:hyperlink>
        </w:p>
        <w:p w14:paraId="0153D226" w14:textId="6F462CF0"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3" w:history="1">
            <w:r w:rsidRPr="00816B9A">
              <w:rPr>
                <w:rStyle w:val="Hyperlink"/>
                <w:noProof/>
              </w:rPr>
              <w:t>Neurobiology of OCD</w:t>
            </w:r>
            <w:r>
              <w:rPr>
                <w:noProof/>
                <w:webHidden/>
              </w:rPr>
              <w:tab/>
            </w:r>
            <w:r>
              <w:rPr>
                <w:noProof/>
                <w:webHidden/>
              </w:rPr>
              <w:fldChar w:fldCharType="begin"/>
            </w:r>
            <w:r>
              <w:rPr>
                <w:noProof/>
                <w:webHidden/>
              </w:rPr>
              <w:instrText xml:space="preserve"> PAGEREF _Toc195192983 \h </w:instrText>
            </w:r>
            <w:r>
              <w:rPr>
                <w:noProof/>
                <w:webHidden/>
              </w:rPr>
            </w:r>
            <w:r>
              <w:rPr>
                <w:noProof/>
                <w:webHidden/>
              </w:rPr>
              <w:fldChar w:fldCharType="separate"/>
            </w:r>
            <w:r>
              <w:rPr>
                <w:noProof/>
                <w:webHidden/>
              </w:rPr>
              <w:t>4</w:t>
            </w:r>
            <w:r>
              <w:rPr>
                <w:noProof/>
                <w:webHidden/>
              </w:rPr>
              <w:fldChar w:fldCharType="end"/>
            </w:r>
          </w:hyperlink>
        </w:p>
        <w:p w14:paraId="07B1AB9D" w14:textId="5B662332"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84" w:history="1">
            <w:r w:rsidRPr="00816B9A">
              <w:rPr>
                <w:rStyle w:val="Hyperlink"/>
                <w:noProof/>
              </w:rPr>
              <w:t>Structural Brain Abnormalities</w:t>
            </w:r>
            <w:r>
              <w:rPr>
                <w:noProof/>
                <w:webHidden/>
              </w:rPr>
              <w:tab/>
            </w:r>
            <w:r>
              <w:rPr>
                <w:noProof/>
                <w:webHidden/>
              </w:rPr>
              <w:fldChar w:fldCharType="begin"/>
            </w:r>
            <w:r>
              <w:rPr>
                <w:noProof/>
                <w:webHidden/>
              </w:rPr>
              <w:instrText xml:space="preserve"> PAGEREF _Toc195192984 \h </w:instrText>
            </w:r>
            <w:r>
              <w:rPr>
                <w:noProof/>
                <w:webHidden/>
              </w:rPr>
            </w:r>
            <w:r>
              <w:rPr>
                <w:noProof/>
                <w:webHidden/>
              </w:rPr>
              <w:fldChar w:fldCharType="separate"/>
            </w:r>
            <w:r>
              <w:rPr>
                <w:noProof/>
                <w:webHidden/>
              </w:rPr>
              <w:t>7</w:t>
            </w:r>
            <w:r>
              <w:rPr>
                <w:noProof/>
                <w:webHidden/>
              </w:rPr>
              <w:fldChar w:fldCharType="end"/>
            </w:r>
          </w:hyperlink>
        </w:p>
        <w:p w14:paraId="4611552B" w14:textId="38408033"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5" w:history="1">
            <w:r w:rsidRPr="00816B9A">
              <w:rPr>
                <w:rStyle w:val="Hyperlink"/>
                <w:noProof/>
              </w:rPr>
              <w:t>Informant Discrepancies</w:t>
            </w:r>
            <w:r>
              <w:rPr>
                <w:noProof/>
                <w:webHidden/>
              </w:rPr>
              <w:tab/>
            </w:r>
            <w:r>
              <w:rPr>
                <w:noProof/>
                <w:webHidden/>
              </w:rPr>
              <w:fldChar w:fldCharType="begin"/>
            </w:r>
            <w:r>
              <w:rPr>
                <w:noProof/>
                <w:webHidden/>
              </w:rPr>
              <w:instrText xml:space="preserve"> PAGEREF _Toc195192985 \h </w:instrText>
            </w:r>
            <w:r>
              <w:rPr>
                <w:noProof/>
                <w:webHidden/>
              </w:rPr>
            </w:r>
            <w:r>
              <w:rPr>
                <w:noProof/>
                <w:webHidden/>
              </w:rPr>
              <w:fldChar w:fldCharType="separate"/>
            </w:r>
            <w:r>
              <w:rPr>
                <w:noProof/>
                <w:webHidden/>
              </w:rPr>
              <w:t>7</w:t>
            </w:r>
            <w:r>
              <w:rPr>
                <w:noProof/>
                <w:webHidden/>
              </w:rPr>
              <w:fldChar w:fldCharType="end"/>
            </w:r>
          </w:hyperlink>
        </w:p>
        <w:p w14:paraId="21FD1B44" w14:textId="7708D5B9"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6" w:history="1">
            <w:r w:rsidRPr="00816B9A">
              <w:rPr>
                <w:rStyle w:val="Hyperlink"/>
                <w:noProof/>
              </w:rPr>
              <w:t>Statistical Learning</w:t>
            </w:r>
            <w:r>
              <w:rPr>
                <w:noProof/>
                <w:webHidden/>
              </w:rPr>
              <w:tab/>
            </w:r>
            <w:r>
              <w:rPr>
                <w:noProof/>
                <w:webHidden/>
              </w:rPr>
              <w:fldChar w:fldCharType="begin"/>
            </w:r>
            <w:r>
              <w:rPr>
                <w:noProof/>
                <w:webHidden/>
              </w:rPr>
              <w:instrText xml:space="preserve"> PAGEREF _Toc195192986 \h </w:instrText>
            </w:r>
            <w:r>
              <w:rPr>
                <w:noProof/>
                <w:webHidden/>
              </w:rPr>
            </w:r>
            <w:r>
              <w:rPr>
                <w:noProof/>
                <w:webHidden/>
              </w:rPr>
              <w:fldChar w:fldCharType="separate"/>
            </w:r>
            <w:r>
              <w:rPr>
                <w:noProof/>
                <w:webHidden/>
              </w:rPr>
              <w:t>9</w:t>
            </w:r>
            <w:r>
              <w:rPr>
                <w:noProof/>
                <w:webHidden/>
              </w:rPr>
              <w:fldChar w:fldCharType="end"/>
            </w:r>
          </w:hyperlink>
        </w:p>
        <w:p w14:paraId="060BCA43" w14:textId="471E685F"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2987" w:history="1">
            <w:r w:rsidRPr="00816B9A">
              <w:rPr>
                <w:rStyle w:val="Hyperlink"/>
                <w:noProof/>
              </w:rPr>
              <w:t>Learning methods</w:t>
            </w:r>
            <w:r>
              <w:rPr>
                <w:noProof/>
                <w:webHidden/>
              </w:rPr>
              <w:tab/>
            </w:r>
            <w:r>
              <w:rPr>
                <w:noProof/>
                <w:webHidden/>
              </w:rPr>
              <w:fldChar w:fldCharType="begin"/>
            </w:r>
            <w:r>
              <w:rPr>
                <w:noProof/>
                <w:webHidden/>
              </w:rPr>
              <w:instrText xml:space="preserve"> PAGEREF _Toc195192987 \h </w:instrText>
            </w:r>
            <w:r>
              <w:rPr>
                <w:noProof/>
                <w:webHidden/>
              </w:rPr>
            </w:r>
            <w:r>
              <w:rPr>
                <w:noProof/>
                <w:webHidden/>
              </w:rPr>
              <w:fldChar w:fldCharType="separate"/>
            </w:r>
            <w:r>
              <w:rPr>
                <w:noProof/>
                <w:webHidden/>
              </w:rPr>
              <w:t>9</w:t>
            </w:r>
            <w:r>
              <w:rPr>
                <w:noProof/>
                <w:webHidden/>
              </w:rPr>
              <w:fldChar w:fldCharType="end"/>
            </w:r>
          </w:hyperlink>
        </w:p>
        <w:p w14:paraId="0D5B158E" w14:textId="6D272173"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88" w:history="1">
            <w:r w:rsidRPr="00816B9A">
              <w:rPr>
                <w:rStyle w:val="Hyperlink"/>
                <w:noProof/>
              </w:rPr>
              <w:t>Linear Model</w:t>
            </w:r>
            <w:r>
              <w:rPr>
                <w:noProof/>
                <w:webHidden/>
              </w:rPr>
              <w:tab/>
            </w:r>
            <w:r>
              <w:rPr>
                <w:noProof/>
                <w:webHidden/>
              </w:rPr>
              <w:fldChar w:fldCharType="begin"/>
            </w:r>
            <w:r>
              <w:rPr>
                <w:noProof/>
                <w:webHidden/>
              </w:rPr>
              <w:instrText xml:space="preserve"> PAGEREF _Toc195192988 \h </w:instrText>
            </w:r>
            <w:r>
              <w:rPr>
                <w:noProof/>
                <w:webHidden/>
              </w:rPr>
            </w:r>
            <w:r>
              <w:rPr>
                <w:noProof/>
                <w:webHidden/>
              </w:rPr>
              <w:fldChar w:fldCharType="separate"/>
            </w:r>
            <w:r>
              <w:rPr>
                <w:noProof/>
                <w:webHidden/>
              </w:rPr>
              <w:t>9</w:t>
            </w:r>
            <w:r>
              <w:rPr>
                <w:noProof/>
                <w:webHidden/>
              </w:rPr>
              <w:fldChar w:fldCharType="end"/>
            </w:r>
          </w:hyperlink>
        </w:p>
        <w:p w14:paraId="7A569850" w14:textId="342EB16D"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89" w:history="1">
            <w:r w:rsidRPr="00816B9A">
              <w:rPr>
                <w:rStyle w:val="Hyperlink"/>
                <w:noProof/>
              </w:rPr>
              <w:t>Decision Trees</w:t>
            </w:r>
            <w:r>
              <w:rPr>
                <w:noProof/>
                <w:webHidden/>
              </w:rPr>
              <w:tab/>
            </w:r>
            <w:r>
              <w:rPr>
                <w:noProof/>
                <w:webHidden/>
              </w:rPr>
              <w:fldChar w:fldCharType="begin"/>
            </w:r>
            <w:r>
              <w:rPr>
                <w:noProof/>
                <w:webHidden/>
              </w:rPr>
              <w:instrText xml:space="preserve"> PAGEREF _Toc195192989 \h </w:instrText>
            </w:r>
            <w:r>
              <w:rPr>
                <w:noProof/>
                <w:webHidden/>
              </w:rPr>
            </w:r>
            <w:r>
              <w:rPr>
                <w:noProof/>
                <w:webHidden/>
              </w:rPr>
              <w:fldChar w:fldCharType="separate"/>
            </w:r>
            <w:r>
              <w:rPr>
                <w:noProof/>
                <w:webHidden/>
              </w:rPr>
              <w:t>10</w:t>
            </w:r>
            <w:r>
              <w:rPr>
                <w:noProof/>
                <w:webHidden/>
              </w:rPr>
              <w:fldChar w:fldCharType="end"/>
            </w:r>
          </w:hyperlink>
        </w:p>
        <w:p w14:paraId="671E29F3" w14:textId="791FDE2F"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0" w:history="1">
            <w:r w:rsidRPr="00816B9A">
              <w:rPr>
                <w:rStyle w:val="Hyperlink"/>
                <w:noProof/>
              </w:rPr>
              <w:t>Boosting</w:t>
            </w:r>
            <w:r>
              <w:rPr>
                <w:noProof/>
                <w:webHidden/>
              </w:rPr>
              <w:tab/>
            </w:r>
            <w:r>
              <w:rPr>
                <w:noProof/>
                <w:webHidden/>
              </w:rPr>
              <w:fldChar w:fldCharType="begin"/>
            </w:r>
            <w:r>
              <w:rPr>
                <w:noProof/>
                <w:webHidden/>
              </w:rPr>
              <w:instrText xml:space="preserve"> PAGEREF _Toc195192990 \h </w:instrText>
            </w:r>
            <w:r>
              <w:rPr>
                <w:noProof/>
                <w:webHidden/>
              </w:rPr>
            </w:r>
            <w:r>
              <w:rPr>
                <w:noProof/>
                <w:webHidden/>
              </w:rPr>
              <w:fldChar w:fldCharType="separate"/>
            </w:r>
            <w:r>
              <w:rPr>
                <w:noProof/>
                <w:webHidden/>
              </w:rPr>
              <w:t>11</w:t>
            </w:r>
            <w:r>
              <w:rPr>
                <w:noProof/>
                <w:webHidden/>
              </w:rPr>
              <w:fldChar w:fldCharType="end"/>
            </w:r>
          </w:hyperlink>
        </w:p>
        <w:p w14:paraId="0B3C36E8" w14:textId="5B4CAE72"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91" w:history="1">
            <w:r w:rsidRPr="00816B9A">
              <w:rPr>
                <w:rStyle w:val="Hyperlink"/>
                <w:noProof/>
              </w:rPr>
              <w:t>The present study</w:t>
            </w:r>
            <w:r>
              <w:rPr>
                <w:noProof/>
                <w:webHidden/>
              </w:rPr>
              <w:tab/>
            </w:r>
            <w:r>
              <w:rPr>
                <w:noProof/>
                <w:webHidden/>
              </w:rPr>
              <w:fldChar w:fldCharType="begin"/>
            </w:r>
            <w:r>
              <w:rPr>
                <w:noProof/>
                <w:webHidden/>
              </w:rPr>
              <w:instrText xml:space="preserve"> PAGEREF _Toc195192991 \h </w:instrText>
            </w:r>
            <w:r>
              <w:rPr>
                <w:noProof/>
                <w:webHidden/>
              </w:rPr>
            </w:r>
            <w:r>
              <w:rPr>
                <w:noProof/>
                <w:webHidden/>
              </w:rPr>
              <w:fldChar w:fldCharType="separate"/>
            </w:r>
            <w:r>
              <w:rPr>
                <w:noProof/>
                <w:webHidden/>
              </w:rPr>
              <w:t>13</w:t>
            </w:r>
            <w:r>
              <w:rPr>
                <w:noProof/>
                <w:webHidden/>
              </w:rPr>
              <w:fldChar w:fldCharType="end"/>
            </w:r>
          </w:hyperlink>
        </w:p>
        <w:p w14:paraId="20131DC7" w14:textId="00F61204"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2992" w:history="1">
            <w:r w:rsidRPr="00816B9A">
              <w:rPr>
                <w:rStyle w:val="Hyperlink"/>
                <w:noProof/>
              </w:rPr>
              <w:t>Research question</w:t>
            </w:r>
            <w:r>
              <w:rPr>
                <w:noProof/>
                <w:webHidden/>
              </w:rPr>
              <w:tab/>
            </w:r>
            <w:r>
              <w:rPr>
                <w:noProof/>
                <w:webHidden/>
              </w:rPr>
              <w:fldChar w:fldCharType="begin"/>
            </w:r>
            <w:r>
              <w:rPr>
                <w:noProof/>
                <w:webHidden/>
              </w:rPr>
              <w:instrText xml:space="preserve"> PAGEREF _Toc195192992 \h </w:instrText>
            </w:r>
            <w:r>
              <w:rPr>
                <w:noProof/>
                <w:webHidden/>
              </w:rPr>
            </w:r>
            <w:r>
              <w:rPr>
                <w:noProof/>
                <w:webHidden/>
              </w:rPr>
              <w:fldChar w:fldCharType="separate"/>
            </w:r>
            <w:r>
              <w:rPr>
                <w:noProof/>
                <w:webHidden/>
              </w:rPr>
              <w:t>13</w:t>
            </w:r>
            <w:r>
              <w:rPr>
                <w:noProof/>
                <w:webHidden/>
              </w:rPr>
              <w:fldChar w:fldCharType="end"/>
            </w:r>
          </w:hyperlink>
        </w:p>
        <w:p w14:paraId="186A1750" w14:textId="2984CA9E"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2993" w:history="1">
            <w:r w:rsidRPr="00816B9A">
              <w:rPr>
                <w:rStyle w:val="Hyperlink"/>
                <w:noProof/>
              </w:rPr>
              <w:t>Methods</w:t>
            </w:r>
            <w:r>
              <w:rPr>
                <w:noProof/>
                <w:webHidden/>
              </w:rPr>
              <w:tab/>
            </w:r>
            <w:r>
              <w:rPr>
                <w:noProof/>
                <w:webHidden/>
              </w:rPr>
              <w:fldChar w:fldCharType="begin"/>
            </w:r>
            <w:r>
              <w:rPr>
                <w:noProof/>
                <w:webHidden/>
              </w:rPr>
              <w:instrText xml:space="preserve"> PAGEREF _Toc195192993 \h </w:instrText>
            </w:r>
            <w:r>
              <w:rPr>
                <w:noProof/>
                <w:webHidden/>
              </w:rPr>
            </w:r>
            <w:r>
              <w:rPr>
                <w:noProof/>
                <w:webHidden/>
              </w:rPr>
              <w:fldChar w:fldCharType="separate"/>
            </w:r>
            <w:r>
              <w:rPr>
                <w:noProof/>
                <w:webHidden/>
              </w:rPr>
              <w:t>14</w:t>
            </w:r>
            <w:r>
              <w:rPr>
                <w:noProof/>
                <w:webHidden/>
              </w:rPr>
              <w:fldChar w:fldCharType="end"/>
            </w:r>
          </w:hyperlink>
        </w:p>
        <w:p w14:paraId="390D1E7F" w14:textId="2ABE5888"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94" w:history="1">
            <w:r w:rsidRPr="00816B9A">
              <w:rPr>
                <w:rStyle w:val="Hyperlink"/>
                <w:noProof/>
              </w:rPr>
              <w:t>Data Source and Collection Procedures</w:t>
            </w:r>
            <w:r>
              <w:rPr>
                <w:noProof/>
                <w:webHidden/>
              </w:rPr>
              <w:tab/>
            </w:r>
            <w:r>
              <w:rPr>
                <w:noProof/>
                <w:webHidden/>
              </w:rPr>
              <w:fldChar w:fldCharType="begin"/>
            </w:r>
            <w:r>
              <w:rPr>
                <w:noProof/>
                <w:webHidden/>
              </w:rPr>
              <w:instrText xml:space="preserve"> PAGEREF _Toc195192994 \h </w:instrText>
            </w:r>
            <w:r>
              <w:rPr>
                <w:noProof/>
                <w:webHidden/>
              </w:rPr>
            </w:r>
            <w:r>
              <w:rPr>
                <w:noProof/>
                <w:webHidden/>
              </w:rPr>
              <w:fldChar w:fldCharType="separate"/>
            </w:r>
            <w:r>
              <w:rPr>
                <w:noProof/>
                <w:webHidden/>
              </w:rPr>
              <w:t>14</w:t>
            </w:r>
            <w:r>
              <w:rPr>
                <w:noProof/>
                <w:webHidden/>
              </w:rPr>
              <w:fldChar w:fldCharType="end"/>
            </w:r>
          </w:hyperlink>
        </w:p>
        <w:p w14:paraId="4757BE16" w14:textId="09AF2020"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95" w:history="1">
            <w:r w:rsidRPr="00816B9A">
              <w:rPr>
                <w:rStyle w:val="Hyperlink"/>
                <w:noProof/>
              </w:rPr>
              <w:t>Data acquisition</w:t>
            </w:r>
            <w:r>
              <w:rPr>
                <w:noProof/>
                <w:webHidden/>
              </w:rPr>
              <w:tab/>
            </w:r>
            <w:r>
              <w:rPr>
                <w:noProof/>
                <w:webHidden/>
              </w:rPr>
              <w:fldChar w:fldCharType="begin"/>
            </w:r>
            <w:r>
              <w:rPr>
                <w:noProof/>
                <w:webHidden/>
              </w:rPr>
              <w:instrText xml:space="preserve"> PAGEREF _Toc195192995 \h </w:instrText>
            </w:r>
            <w:r>
              <w:rPr>
                <w:noProof/>
                <w:webHidden/>
              </w:rPr>
            </w:r>
            <w:r>
              <w:rPr>
                <w:noProof/>
                <w:webHidden/>
              </w:rPr>
              <w:fldChar w:fldCharType="separate"/>
            </w:r>
            <w:r>
              <w:rPr>
                <w:noProof/>
                <w:webHidden/>
              </w:rPr>
              <w:t>14</w:t>
            </w:r>
            <w:r>
              <w:rPr>
                <w:noProof/>
                <w:webHidden/>
              </w:rPr>
              <w:fldChar w:fldCharType="end"/>
            </w:r>
          </w:hyperlink>
        </w:p>
        <w:p w14:paraId="0C242491" w14:textId="43573024"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2996" w:history="1">
            <w:r w:rsidRPr="00816B9A">
              <w:rPr>
                <w:rStyle w:val="Hyperlink"/>
                <w:noProof/>
              </w:rPr>
              <w:t>Structural MRI</w:t>
            </w:r>
            <w:r>
              <w:rPr>
                <w:noProof/>
                <w:webHidden/>
              </w:rPr>
              <w:tab/>
            </w:r>
            <w:r>
              <w:rPr>
                <w:noProof/>
                <w:webHidden/>
              </w:rPr>
              <w:fldChar w:fldCharType="begin"/>
            </w:r>
            <w:r>
              <w:rPr>
                <w:noProof/>
                <w:webHidden/>
              </w:rPr>
              <w:instrText xml:space="preserve"> PAGEREF _Toc195192996 \h </w:instrText>
            </w:r>
            <w:r>
              <w:rPr>
                <w:noProof/>
                <w:webHidden/>
              </w:rPr>
            </w:r>
            <w:r>
              <w:rPr>
                <w:noProof/>
                <w:webHidden/>
              </w:rPr>
              <w:fldChar w:fldCharType="separate"/>
            </w:r>
            <w:r>
              <w:rPr>
                <w:noProof/>
                <w:webHidden/>
              </w:rPr>
              <w:t>14</w:t>
            </w:r>
            <w:r>
              <w:rPr>
                <w:noProof/>
                <w:webHidden/>
              </w:rPr>
              <w:fldChar w:fldCharType="end"/>
            </w:r>
          </w:hyperlink>
        </w:p>
        <w:p w14:paraId="619B8898" w14:textId="1DBFF2A5"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7" w:history="1">
            <w:r w:rsidRPr="00816B9A">
              <w:rPr>
                <w:rStyle w:val="Hyperlink"/>
                <w:noProof/>
              </w:rPr>
              <w:t>Preprocessing sMRI</w:t>
            </w:r>
            <w:r>
              <w:rPr>
                <w:noProof/>
                <w:webHidden/>
              </w:rPr>
              <w:tab/>
            </w:r>
            <w:r>
              <w:rPr>
                <w:noProof/>
                <w:webHidden/>
              </w:rPr>
              <w:fldChar w:fldCharType="begin"/>
            </w:r>
            <w:r>
              <w:rPr>
                <w:noProof/>
                <w:webHidden/>
              </w:rPr>
              <w:instrText xml:space="preserve"> PAGEREF _Toc195192997 \h </w:instrText>
            </w:r>
            <w:r>
              <w:rPr>
                <w:noProof/>
                <w:webHidden/>
              </w:rPr>
            </w:r>
            <w:r>
              <w:rPr>
                <w:noProof/>
                <w:webHidden/>
              </w:rPr>
              <w:fldChar w:fldCharType="separate"/>
            </w:r>
            <w:r>
              <w:rPr>
                <w:noProof/>
                <w:webHidden/>
              </w:rPr>
              <w:t>16</w:t>
            </w:r>
            <w:r>
              <w:rPr>
                <w:noProof/>
                <w:webHidden/>
              </w:rPr>
              <w:fldChar w:fldCharType="end"/>
            </w:r>
          </w:hyperlink>
        </w:p>
        <w:p w14:paraId="26D418B8" w14:textId="14A91787"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8" w:history="1">
            <w:r w:rsidRPr="00816B9A">
              <w:rPr>
                <w:rStyle w:val="Hyperlink"/>
                <w:noProof/>
              </w:rPr>
              <w:t>Brain Segmentation</w:t>
            </w:r>
            <w:r>
              <w:rPr>
                <w:noProof/>
                <w:webHidden/>
              </w:rPr>
              <w:tab/>
            </w:r>
            <w:r>
              <w:rPr>
                <w:noProof/>
                <w:webHidden/>
              </w:rPr>
              <w:fldChar w:fldCharType="begin"/>
            </w:r>
            <w:r>
              <w:rPr>
                <w:noProof/>
                <w:webHidden/>
              </w:rPr>
              <w:instrText xml:space="preserve"> PAGEREF _Toc195192998 \h </w:instrText>
            </w:r>
            <w:r>
              <w:rPr>
                <w:noProof/>
                <w:webHidden/>
              </w:rPr>
            </w:r>
            <w:r>
              <w:rPr>
                <w:noProof/>
                <w:webHidden/>
              </w:rPr>
              <w:fldChar w:fldCharType="separate"/>
            </w:r>
            <w:r>
              <w:rPr>
                <w:noProof/>
                <w:webHidden/>
              </w:rPr>
              <w:t>16</w:t>
            </w:r>
            <w:r>
              <w:rPr>
                <w:noProof/>
                <w:webHidden/>
              </w:rPr>
              <w:fldChar w:fldCharType="end"/>
            </w:r>
          </w:hyperlink>
        </w:p>
        <w:p w14:paraId="31C51B18" w14:textId="6B438D61"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9" w:history="1">
            <w:r w:rsidRPr="00816B9A">
              <w:rPr>
                <w:rStyle w:val="Hyperlink"/>
                <w:noProof/>
              </w:rPr>
              <w:t>Regions of Interest</w:t>
            </w:r>
            <w:r>
              <w:rPr>
                <w:noProof/>
                <w:webHidden/>
              </w:rPr>
              <w:tab/>
            </w:r>
            <w:r>
              <w:rPr>
                <w:noProof/>
                <w:webHidden/>
              </w:rPr>
              <w:fldChar w:fldCharType="begin"/>
            </w:r>
            <w:r>
              <w:rPr>
                <w:noProof/>
                <w:webHidden/>
              </w:rPr>
              <w:instrText xml:space="preserve"> PAGEREF _Toc195192999 \h </w:instrText>
            </w:r>
            <w:r>
              <w:rPr>
                <w:noProof/>
                <w:webHidden/>
              </w:rPr>
            </w:r>
            <w:r>
              <w:rPr>
                <w:noProof/>
                <w:webHidden/>
              </w:rPr>
              <w:fldChar w:fldCharType="separate"/>
            </w:r>
            <w:r>
              <w:rPr>
                <w:noProof/>
                <w:webHidden/>
              </w:rPr>
              <w:t>17</w:t>
            </w:r>
            <w:r>
              <w:rPr>
                <w:noProof/>
                <w:webHidden/>
              </w:rPr>
              <w:fldChar w:fldCharType="end"/>
            </w:r>
          </w:hyperlink>
        </w:p>
        <w:p w14:paraId="71AD2FCC" w14:textId="3B290DCF"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0" w:history="1">
            <w:r w:rsidRPr="00816B9A">
              <w:rPr>
                <w:rStyle w:val="Hyperlink"/>
                <w:noProof/>
              </w:rPr>
              <w:t>Demographics and categorical diagnosis</w:t>
            </w:r>
            <w:r>
              <w:rPr>
                <w:noProof/>
                <w:webHidden/>
              </w:rPr>
              <w:tab/>
            </w:r>
            <w:r>
              <w:rPr>
                <w:noProof/>
                <w:webHidden/>
              </w:rPr>
              <w:fldChar w:fldCharType="begin"/>
            </w:r>
            <w:r>
              <w:rPr>
                <w:noProof/>
                <w:webHidden/>
              </w:rPr>
              <w:instrText xml:space="preserve"> PAGEREF _Toc195193000 \h </w:instrText>
            </w:r>
            <w:r>
              <w:rPr>
                <w:noProof/>
                <w:webHidden/>
              </w:rPr>
            </w:r>
            <w:r>
              <w:rPr>
                <w:noProof/>
                <w:webHidden/>
              </w:rPr>
              <w:fldChar w:fldCharType="separate"/>
            </w:r>
            <w:r>
              <w:rPr>
                <w:noProof/>
                <w:webHidden/>
              </w:rPr>
              <w:t>17</w:t>
            </w:r>
            <w:r>
              <w:rPr>
                <w:noProof/>
                <w:webHidden/>
              </w:rPr>
              <w:fldChar w:fldCharType="end"/>
            </w:r>
          </w:hyperlink>
        </w:p>
        <w:p w14:paraId="1C0F9B46" w14:textId="6DA4E866"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1" w:history="1">
            <w:r w:rsidRPr="00816B9A">
              <w:rPr>
                <w:rStyle w:val="Hyperlink"/>
                <w:noProof/>
              </w:rPr>
              <w:t>Self and Parental Reports of dimensional diagnosis</w:t>
            </w:r>
            <w:r>
              <w:rPr>
                <w:noProof/>
                <w:webHidden/>
              </w:rPr>
              <w:tab/>
            </w:r>
            <w:r>
              <w:rPr>
                <w:noProof/>
                <w:webHidden/>
              </w:rPr>
              <w:fldChar w:fldCharType="begin"/>
            </w:r>
            <w:r>
              <w:rPr>
                <w:noProof/>
                <w:webHidden/>
              </w:rPr>
              <w:instrText xml:space="preserve"> PAGEREF _Toc195193001 \h </w:instrText>
            </w:r>
            <w:r>
              <w:rPr>
                <w:noProof/>
                <w:webHidden/>
              </w:rPr>
            </w:r>
            <w:r>
              <w:rPr>
                <w:noProof/>
                <w:webHidden/>
              </w:rPr>
              <w:fldChar w:fldCharType="separate"/>
            </w:r>
            <w:r>
              <w:rPr>
                <w:noProof/>
                <w:webHidden/>
              </w:rPr>
              <w:t>18</w:t>
            </w:r>
            <w:r>
              <w:rPr>
                <w:noProof/>
                <w:webHidden/>
              </w:rPr>
              <w:fldChar w:fldCharType="end"/>
            </w:r>
          </w:hyperlink>
        </w:p>
        <w:p w14:paraId="1DC49124" w14:textId="1563D8D8"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3002" w:history="1">
            <w:r w:rsidRPr="00816B9A">
              <w:rPr>
                <w:rStyle w:val="Hyperlink"/>
                <w:noProof/>
              </w:rPr>
              <w:t>Parent-Reported Child Behavior Checklist</w:t>
            </w:r>
            <w:r>
              <w:rPr>
                <w:noProof/>
                <w:webHidden/>
              </w:rPr>
              <w:tab/>
            </w:r>
            <w:r>
              <w:rPr>
                <w:noProof/>
                <w:webHidden/>
              </w:rPr>
              <w:fldChar w:fldCharType="begin"/>
            </w:r>
            <w:r>
              <w:rPr>
                <w:noProof/>
                <w:webHidden/>
              </w:rPr>
              <w:instrText xml:space="preserve"> PAGEREF _Toc195193002 \h </w:instrText>
            </w:r>
            <w:r>
              <w:rPr>
                <w:noProof/>
                <w:webHidden/>
              </w:rPr>
            </w:r>
            <w:r>
              <w:rPr>
                <w:noProof/>
                <w:webHidden/>
              </w:rPr>
              <w:fldChar w:fldCharType="separate"/>
            </w:r>
            <w:r>
              <w:rPr>
                <w:noProof/>
                <w:webHidden/>
              </w:rPr>
              <w:t>18</w:t>
            </w:r>
            <w:r>
              <w:rPr>
                <w:noProof/>
                <w:webHidden/>
              </w:rPr>
              <w:fldChar w:fldCharType="end"/>
            </w:r>
          </w:hyperlink>
        </w:p>
        <w:p w14:paraId="1900DB36" w14:textId="5A527342"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3003" w:history="1">
            <w:r w:rsidRPr="00816B9A">
              <w:rPr>
                <w:rStyle w:val="Hyperlink"/>
                <w:noProof/>
              </w:rPr>
              <w:t>Self-Reported Brief Problem Monitor</w:t>
            </w:r>
            <w:r>
              <w:rPr>
                <w:noProof/>
                <w:webHidden/>
              </w:rPr>
              <w:tab/>
            </w:r>
            <w:r>
              <w:rPr>
                <w:noProof/>
                <w:webHidden/>
              </w:rPr>
              <w:fldChar w:fldCharType="begin"/>
            </w:r>
            <w:r>
              <w:rPr>
                <w:noProof/>
                <w:webHidden/>
              </w:rPr>
              <w:instrText xml:space="preserve"> PAGEREF _Toc195193003 \h </w:instrText>
            </w:r>
            <w:r>
              <w:rPr>
                <w:noProof/>
                <w:webHidden/>
              </w:rPr>
            </w:r>
            <w:r>
              <w:rPr>
                <w:noProof/>
                <w:webHidden/>
              </w:rPr>
              <w:fldChar w:fldCharType="separate"/>
            </w:r>
            <w:r>
              <w:rPr>
                <w:noProof/>
                <w:webHidden/>
              </w:rPr>
              <w:t>19</w:t>
            </w:r>
            <w:r>
              <w:rPr>
                <w:noProof/>
                <w:webHidden/>
              </w:rPr>
              <w:fldChar w:fldCharType="end"/>
            </w:r>
          </w:hyperlink>
        </w:p>
        <w:p w14:paraId="50E664E2" w14:textId="7B95A7CC"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04" w:history="1">
            <w:r w:rsidRPr="00816B9A">
              <w:rPr>
                <w:rStyle w:val="Hyperlink"/>
                <w:noProof/>
              </w:rPr>
              <w:t>Participants</w:t>
            </w:r>
            <w:r>
              <w:rPr>
                <w:noProof/>
                <w:webHidden/>
              </w:rPr>
              <w:tab/>
            </w:r>
            <w:r>
              <w:rPr>
                <w:noProof/>
                <w:webHidden/>
              </w:rPr>
              <w:fldChar w:fldCharType="begin"/>
            </w:r>
            <w:r>
              <w:rPr>
                <w:noProof/>
                <w:webHidden/>
              </w:rPr>
              <w:instrText xml:space="preserve"> PAGEREF _Toc195193004 \h </w:instrText>
            </w:r>
            <w:r>
              <w:rPr>
                <w:noProof/>
                <w:webHidden/>
              </w:rPr>
            </w:r>
            <w:r>
              <w:rPr>
                <w:noProof/>
                <w:webHidden/>
              </w:rPr>
              <w:fldChar w:fldCharType="separate"/>
            </w:r>
            <w:r>
              <w:rPr>
                <w:noProof/>
                <w:webHidden/>
              </w:rPr>
              <w:t>20</w:t>
            </w:r>
            <w:r>
              <w:rPr>
                <w:noProof/>
                <w:webHidden/>
              </w:rPr>
              <w:fldChar w:fldCharType="end"/>
            </w:r>
          </w:hyperlink>
        </w:p>
        <w:p w14:paraId="31B909C5" w14:textId="626220A3"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05" w:history="1">
            <w:r w:rsidRPr="00816B9A">
              <w:rPr>
                <w:rStyle w:val="Hyperlink"/>
                <w:noProof/>
              </w:rPr>
              <w:t>Modelling approach</w:t>
            </w:r>
            <w:r>
              <w:rPr>
                <w:noProof/>
                <w:webHidden/>
              </w:rPr>
              <w:tab/>
            </w:r>
            <w:r>
              <w:rPr>
                <w:noProof/>
                <w:webHidden/>
              </w:rPr>
              <w:fldChar w:fldCharType="begin"/>
            </w:r>
            <w:r>
              <w:rPr>
                <w:noProof/>
                <w:webHidden/>
              </w:rPr>
              <w:instrText xml:space="preserve"> PAGEREF _Toc195193005 \h </w:instrText>
            </w:r>
            <w:r>
              <w:rPr>
                <w:noProof/>
                <w:webHidden/>
              </w:rPr>
            </w:r>
            <w:r>
              <w:rPr>
                <w:noProof/>
                <w:webHidden/>
              </w:rPr>
              <w:fldChar w:fldCharType="separate"/>
            </w:r>
            <w:r>
              <w:rPr>
                <w:noProof/>
                <w:webHidden/>
              </w:rPr>
              <w:t>23</w:t>
            </w:r>
            <w:r>
              <w:rPr>
                <w:noProof/>
                <w:webHidden/>
              </w:rPr>
              <w:fldChar w:fldCharType="end"/>
            </w:r>
          </w:hyperlink>
        </w:p>
        <w:p w14:paraId="22B891FA" w14:textId="65A1104F"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6" w:history="1">
            <w:r w:rsidRPr="00816B9A">
              <w:rPr>
                <w:rStyle w:val="Hyperlink"/>
                <w:noProof/>
              </w:rPr>
              <w:t>Training</w:t>
            </w:r>
            <w:r>
              <w:rPr>
                <w:noProof/>
                <w:webHidden/>
              </w:rPr>
              <w:tab/>
            </w:r>
            <w:r>
              <w:rPr>
                <w:noProof/>
                <w:webHidden/>
              </w:rPr>
              <w:fldChar w:fldCharType="begin"/>
            </w:r>
            <w:r>
              <w:rPr>
                <w:noProof/>
                <w:webHidden/>
              </w:rPr>
              <w:instrText xml:space="preserve"> PAGEREF _Toc195193006 \h </w:instrText>
            </w:r>
            <w:r>
              <w:rPr>
                <w:noProof/>
                <w:webHidden/>
              </w:rPr>
            </w:r>
            <w:r>
              <w:rPr>
                <w:noProof/>
                <w:webHidden/>
              </w:rPr>
              <w:fldChar w:fldCharType="separate"/>
            </w:r>
            <w:r>
              <w:rPr>
                <w:noProof/>
                <w:webHidden/>
              </w:rPr>
              <w:t>23</w:t>
            </w:r>
            <w:r>
              <w:rPr>
                <w:noProof/>
                <w:webHidden/>
              </w:rPr>
              <w:fldChar w:fldCharType="end"/>
            </w:r>
          </w:hyperlink>
        </w:p>
        <w:p w14:paraId="1DC4DB45" w14:textId="593F4773"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7" w:history="1">
            <w:r w:rsidRPr="00816B9A">
              <w:rPr>
                <w:rStyle w:val="Hyperlink"/>
                <w:noProof/>
              </w:rPr>
              <w:t>Testing</w:t>
            </w:r>
            <w:r>
              <w:rPr>
                <w:noProof/>
                <w:webHidden/>
              </w:rPr>
              <w:tab/>
            </w:r>
            <w:r>
              <w:rPr>
                <w:noProof/>
                <w:webHidden/>
              </w:rPr>
              <w:fldChar w:fldCharType="begin"/>
            </w:r>
            <w:r>
              <w:rPr>
                <w:noProof/>
                <w:webHidden/>
              </w:rPr>
              <w:instrText xml:space="preserve"> PAGEREF _Toc195193007 \h </w:instrText>
            </w:r>
            <w:r>
              <w:rPr>
                <w:noProof/>
                <w:webHidden/>
              </w:rPr>
            </w:r>
            <w:r>
              <w:rPr>
                <w:noProof/>
                <w:webHidden/>
              </w:rPr>
              <w:fldChar w:fldCharType="separate"/>
            </w:r>
            <w:r>
              <w:rPr>
                <w:noProof/>
                <w:webHidden/>
              </w:rPr>
              <w:t>23</w:t>
            </w:r>
            <w:r>
              <w:rPr>
                <w:noProof/>
                <w:webHidden/>
              </w:rPr>
              <w:fldChar w:fldCharType="end"/>
            </w:r>
          </w:hyperlink>
        </w:p>
        <w:p w14:paraId="241CA96E" w14:textId="6EBCF67F"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08" w:history="1">
            <w:r w:rsidRPr="00816B9A">
              <w:rPr>
                <w:rStyle w:val="Hyperlink"/>
                <w:noProof/>
              </w:rPr>
              <w:t>Results</w:t>
            </w:r>
            <w:r>
              <w:rPr>
                <w:noProof/>
                <w:webHidden/>
              </w:rPr>
              <w:tab/>
            </w:r>
            <w:r>
              <w:rPr>
                <w:noProof/>
                <w:webHidden/>
              </w:rPr>
              <w:fldChar w:fldCharType="begin"/>
            </w:r>
            <w:r>
              <w:rPr>
                <w:noProof/>
                <w:webHidden/>
              </w:rPr>
              <w:instrText xml:space="preserve"> PAGEREF _Toc195193008 \h </w:instrText>
            </w:r>
            <w:r>
              <w:rPr>
                <w:noProof/>
                <w:webHidden/>
              </w:rPr>
            </w:r>
            <w:r>
              <w:rPr>
                <w:noProof/>
                <w:webHidden/>
              </w:rPr>
              <w:fldChar w:fldCharType="separate"/>
            </w:r>
            <w:r>
              <w:rPr>
                <w:noProof/>
                <w:webHidden/>
              </w:rPr>
              <w:t>24</w:t>
            </w:r>
            <w:r>
              <w:rPr>
                <w:noProof/>
                <w:webHidden/>
              </w:rPr>
              <w:fldChar w:fldCharType="end"/>
            </w:r>
          </w:hyperlink>
        </w:p>
        <w:p w14:paraId="7A9C9FBF" w14:textId="4E172A61"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09" w:history="1">
            <w:r w:rsidRPr="00816B9A">
              <w:rPr>
                <w:rStyle w:val="Hyperlink"/>
                <w:noProof/>
              </w:rPr>
              <w:drawing>
                <wp:inline distT="0" distB="0" distL="0" distR="0" wp14:anchorId="5BC6B5E0" wp14:editId="713C2CE3">
                  <wp:extent cx="5943600" cy="2454910"/>
                  <wp:effectExtent l="0" t="0" r="0" b="0"/>
                  <wp:docPr id="2093059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74631" name="Picture 607474631"/>
                          <pic:cNvPicPr/>
                        </pic:nvPicPr>
                        <pic:blipFill rotWithShape="1">
                          <a:blip r:embed="rId8">
                            <a:lum contrast="20000"/>
                          </a:blip>
                          <a:srcRect t="14643" b="26887"/>
                          <a:stretch/>
                        </pic:blipFill>
                        <pic:spPr bwMode="auto">
                          <a:xfrm>
                            <a:off x="0" y="0"/>
                            <a:ext cx="5943600" cy="2454910"/>
                          </a:xfrm>
                          <a:prstGeom prst="rect">
                            <a:avLst/>
                          </a:prstGeom>
                          <a:ln>
                            <a:noFill/>
                          </a:ln>
                          <a:extLst>
                            <a:ext uri="{53640926-AAD7-44D8-BBD7-CCE9431645EC}">
                              <a14:shadowObscured xmlns:a14="http://schemas.microsoft.com/office/drawing/2010/main"/>
                            </a:ext>
                          </a:extLst>
                        </pic:spPr>
                      </pic:pic>
                    </a:graphicData>
                  </a:graphic>
                </wp:inline>
              </w:drawing>
            </w:r>
            <w:r>
              <w:rPr>
                <w:noProof/>
                <w:webHidden/>
              </w:rPr>
              <w:tab/>
            </w:r>
            <w:r>
              <w:rPr>
                <w:noProof/>
                <w:webHidden/>
              </w:rPr>
              <w:fldChar w:fldCharType="begin"/>
            </w:r>
            <w:r>
              <w:rPr>
                <w:noProof/>
                <w:webHidden/>
              </w:rPr>
              <w:instrText xml:space="preserve"> PAGEREF _Toc195193009 \h </w:instrText>
            </w:r>
            <w:r>
              <w:rPr>
                <w:noProof/>
                <w:webHidden/>
              </w:rPr>
            </w:r>
            <w:r>
              <w:rPr>
                <w:noProof/>
                <w:webHidden/>
              </w:rPr>
              <w:fldChar w:fldCharType="separate"/>
            </w:r>
            <w:r>
              <w:rPr>
                <w:noProof/>
                <w:webHidden/>
              </w:rPr>
              <w:t>24</w:t>
            </w:r>
            <w:r>
              <w:rPr>
                <w:noProof/>
                <w:webHidden/>
              </w:rPr>
              <w:fldChar w:fldCharType="end"/>
            </w:r>
          </w:hyperlink>
        </w:p>
        <w:p w14:paraId="65A96AD4" w14:textId="7F828989"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10" w:history="1">
            <w:r w:rsidRPr="00816B9A">
              <w:rPr>
                <w:rStyle w:val="Hyperlink"/>
                <w:noProof/>
              </w:rPr>
              <w:t>Training</w:t>
            </w:r>
            <w:r>
              <w:rPr>
                <w:noProof/>
                <w:webHidden/>
              </w:rPr>
              <w:tab/>
            </w:r>
            <w:r>
              <w:rPr>
                <w:noProof/>
                <w:webHidden/>
              </w:rPr>
              <w:fldChar w:fldCharType="begin"/>
            </w:r>
            <w:r>
              <w:rPr>
                <w:noProof/>
                <w:webHidden/>
              </w:rPr>
              <w:instrText xml:space="preserve"> PAGEREF _Toc195193010 \h </w:instrText>
            </w:r>
            <w:r>
              <w:rPr>
                <w:noProof/>
                <w:webHidden/>
              </w:rPr>
            </w:r>
            <w:r>
              <w:rPr>
                <w:noProof/>
                <w:webHidden/>
              </w:rPr>
              <w:fldChar w:fldCharType="separate"/>
            </w:r>
            <w:r>
              <w:rPr>
                <w:noProof/>
                <w:webHidden/>
              </w:rPr>
              <w:t>24</w:t>
            </w:r>
            <w:r>
              <w:rPr>
                <w:noProof/>
                <w:webHidden/>
              </w:rPr>
              <w:fldChar w:fldCharType="end"/>
            </w:r>
          </w:hyperlink>
        </w:p>
        <w:p w14:paraId="2F743E61" w14:textId="7822502D"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11" w:history="1">
            <w:r w:rsidRPr="00816B9A">
              <w:rPr>
                <w:rStyle w:val="Hyperlink"/>
                <w:noProof/>
              </w:rPr>
              <w:t>Testing</w:t>
            </w:r>
            <w:r>
              <w:rPr>
                <w:noProof/>
                <w:webHidden/>
              </w:rPr>
              <w:tab/>
            </w:r>
            <w:r>
              <w:rPr>
                <w:noProof/>
                <w:webHidden/>
              </w:rPr>
              <w:fldChar w:fldCharType="begin"/>
            </w:r>
            <w:r>
              <w:rPr>
                <w:noProof/>
                <w:webHidden/>
              </w:rPr>
              <w:instrText xml:space="preserve"> PAGEREF _Toc195193011 \h </w:instrText>
            </w:r>
            <w:r>
              <w:rPr>
                <w:noProof/>
                <w:webHidden/>
              </w:rPr>
            </w:r>
            <w:r>
              <w:rPr>
                <w:noProof/>
                <w:webHidden/>
              </w:rPr>
              <w:fldChar w:fldCharType="separate"/>
            </w:r>
            <w:r>
              <w:rPr>
                <w:noProof/>
                <w:webHidden/>
              </w:rPr>
              <w:t>25</w:t>
            </w:r>
            <w:r>
              <w:rPr>
                <w:noProof/>
                <w:webHidden/>
              </w:rPr>
              <w:fldChar w:fldCharType="end"/>
            </w:r>
          </w:hyperlink>
        </w:p>
        <w:p w14:paraId="1989D047" w14:textId="3F184764"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12" w:history="1">
            <w:r w:rsidRPr="00816B9A">
              <w:rPr>
                <w:rStyle w:val="Hyperlink"/>
                <w:noProof/>
              </w:rPr>
              <w:t>Discussion</w:t>
            </w:r>
            <w:r>
              <w:rPr>
                <w:noProof/>
                <w:webHidden/>
              </w:rPr>
              <w:tab/>
            </w:r>
            <w:r>
              <w:rPr>
                <w:noProof/>
                <w:webHidden/>
              </w:rPr>
              <w:fldChar w:fldCharType="begin"/>
            </w:r>
            <w:r>
              <w:rPr>
                <w:noProof/>
                <w:webHidden/>
              </w:rPr>
              <w:instrText xml:space="preserve"> PAGEREF _Toc195193012 \h </w:instrText>
            </w:r>
            <w:r>
              <w:rPr>
                <w:noProof/>
                <w:webHidden/>
              </w:rPr>
            </w:r>
            <w:r>
              <w:rPr>
                <w:noProof/>
                <w:webHidden/>
              </w:rPr>
              <w:fldChar w:fldCharType="separate"/>
            </w:r>
            <w:r>
              <w:rPr>
                <w:noProof/>
                <w:webHidden/>
              </w:rPr>
              <w:t>26</w:t>
            </w:r>
            <w:r>
              <w:rPr>
                <w:noProof/>
                <w:webHidden/>
              </w:rPr>
              <w:fldChar w:fldCharType="end"/>
            </w:r>
          </w:hyperlink>
        </w:p>
        <w:p w14:paraId="570800BE" w14:textId="5D92E24A"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13" w:history="1">
            <w:r w:rsidRPr="00816B9A">
              <w:rPr>
                <w:rStyle w:val="Hyperlink"/>
                <w:noProof/>
              </w:rPr>
              <w:t>References</w:t>
            </w:r>
            <w:r>
              <w:rPr>
                <w:noProof/>
                <w:webHidden/>
              </w:rPr>
              <w:tab/>
            </w:r>
            <w:r>
              <w:rPr>
                <w:noProof/>
                <w:webHidden/>
              </w:rPr>
              <w:fldChar w:fldCharType="begin"/>
            </w:r>
            <w:r>
              <w:rPr>
                <w:noProof/>
                <w:webHidden/>
              </w:rPr>
              <w:instrText xml:space="preserve"> PAGEREF _Toc195193013 \h </w:instrText>
            </w:r>
            <w:r>
              <w:rPr>
                <w:noProof/>
                <w:webHidden/>
              </w:rPr>
            </w:r>
            <w:r>
              <w:rPr>
                <w:noProof/>
                <w:webHidden/>
              </w:rPr>
              <w:fldChar w:fldCharType="separate"/>
            </w:r>
            <w:r>
              <w:rPr>
                <w:noProof/>
                <w:webHidden/>
              </w:rPr>
              <w:t>28</w:t>
            </w:r>
            <w:r>
              <w:rPr>
                <w:noProof/>
                <w:webHidden/>
              </w:rPr>
              <w:fldChar w:fldCharType="end"/>
            </w:r>
          </w:hyperlink>
        </w:p>
        <w:p w14:paraId="1AA47D8B" w14:textId="691167C4"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5192981"/>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5192982"/>
      <w:commentRangeStart w:id="3"/>
      <w:commentRangeStart w:id="4"/>
      <w:commentRangeStart w:id="5"/>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commentRangeEnd w:id="5"/>
      <w:r w:rsidR="00B076C8">
        <w:rPr>
          <w:rStyle w:val="CommentReference"/>
          <w:rFonts w:eastAsia="Times New Roman" w:cs="Times New Roman"/>
          <w:b w:val="0"/>
          <w:color w:val="auto"/>
        </w:rPr>
        <w:commentReference w:id="5"/>
      </w:r>
      <w:bookmarkEnd w:id="2"/>
    </w:p>
    <w:p w14:paraId="25FC3494" w14:textId="0A7511CF"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del w:id="6" w:author="Ina Drabløs" w:date="2025-04-03T12:17:00Z">
        <w:r w:rsidR="0089078D" w:rsidRPr="0089078D" w:rsidDel="00E51ADC">
          <w:delText xml:space="preserve">Up to </w:delText>
        </w:r>
      </w:del>
      <w:ins w:id="7" w:author="Ina Drabløs" w:date="2025-04-03T12:17:00Z">
        <w:r w:rsidR="00E51ADC">
          <w:t xml:space="preserve">Almost </w:t>
        </w:r>
      </w:ins>
      <w:r w:rsidR="0089078D" w:rsidRPr="0089078D">
        <w:t xml:space="preserve">half of adult patients with OCD </w:t>
      </w:r>
      <w:del w:id="8" w:author="Ina Drabløs" w:date="2025-04-03T12:20:00Z">
        <w:r w:rsidR="0089078D" w:rsidRPr="0089078D" w:rsidDel="00E51ADC">
          <w:delText xml:space="preserve">indicate that their disease began in </w:delText>
        </w:r>
      </w:del>
      <w:ins w:id="9" w:author="Ina Drabløs" w:date="2025-04-03T12:20:00Z">
        <w:r w:rsidR="00E51ADC">
          <w:t xml:space="preserve"> report symptom onset during </w:t>
        </w:r>
      </w:ins>
      <w:r w:rsidR="0089078D" w:rsidRPr="0089078D">
        <w:t xml:space="preserve">childhood or adolescence, </w:t>
      </w:r>
      <w:del w:id="10" w:author="Ina Drabløs" w:date="2025-04-03T12:20:00Z">
        <w:r w:rsidR="0089078D" w:rsidRPr="0089078D" w:rsidDel="00E51ADC">
          <w:delText>and its</w:delText>
        </w:r>
      </w:del>
      <w:ins w:id="11" w:author="Ina Drabløs" w:date="2025-04-03T12:20:00Z">
        <w:r w:rsidR="00E51ADC">
          <w:t>with</w:t>
        </w:r>
      </w:ins>
      <w:r w:rsidR="0089078D" w:rsidRPr="0089078D">
        <w:t xml:space="preserve"> prevalence rate</w:t>
      </w:r>
      <w:ins w:id="12" w:author="Ina Drabløs" w:date="2025-04-03T12:21:00Z">
        <w:r w:rsidR="00E51ADC">
          <w:t>s</w:t>
        </w:r>
      </w:ins>
      <w:r w:rsidR="0089078D" w:rsidRPr="0089078D">
        <w:t xml:space="preserve"> in these </w:t>
      </w:r>
      <w:del w:id="13" w:author="Ina Drabløs" w:date="2025-04-03T12:21:00Z">
        <w:r w:rsidR="0089078D" w:rsidRPr="0089078D" w:rsidDel="00E51ADC">
          <w:delText xml:space="preserve">years </w:delText>
        </w:r>
      </w:del>
      <w:ins w:id="14" w:author="Ina Drabløs" w:date="2025-04-03T12:21:00Z">
        <w:r w:rsidR="00E51ADC">
          <w:t>age groups</w:t>
        </w:r>
        <w:r w:rsidR="00E51ADC" w:rsidRPr="0089078D">
          <w:t xml:space="preserve"> </w:t>
        </w:r>
      </w:ins>
      <w:del w:id="15" w:author="Ina Drabløs" w:date="2025-04-03T12:21:00Z">
        <w:r w:rsidR="0089078D" w:rsidRPr="0089078D" w:rsidDel="00E51ADC">
          <w:delText>is between</w:delText>
        </w:r>
      </w:del>
      <w:ins w:id="16" w:author="Ina Drabløs" w:date="2025-04-03T12:21:00Z">
        <w:r w:rsidR="00E51ADC">
          <w:t>ranging from</w:t>
        </w:r>
      </w:ins>
      <w:r w:rsidR="0089078D" w:rsidRPr="0089078D">
        <w:t xml:space="preserve"> 1</w:t>
      </w:r>
      <w:ins w:id="17" w:author="Ina Drabløs" w:date="2025-04-03T12:21:00Z">
        <w:r w:rsidR="00E51ADC">
          <w:t>%</w:t>
        </w:r>
      </w:ins>
      <w:r w:rsidR="0089078D" w:rsidRPr="0089078D">
        <w:t xml:space="preserve"> </w:t>
      </w:r>
      <w:del w:id="18" w:author="Ina Drabløs" w:date="2025-04-03T12:21:00Z">
        <w:r w:rsidR="0089078D" w:rsidDel="00E51ADC">
          <w:delText>and</w:delText>
        </w:r>
        <w:r w:rsidR="0089078D" w:rsidRPr="0089078D" w:rsidDel="00E51ADC">
          <w:delText xml:space="preserve"> </w:delText>
        </w:r>
      </w:del>
      <w:ins w:id="19" w:author="Ina Drabløs" w:date="2025-04-03T12:21:00Z">
        <w:r w:rsidR="00E51ADC">
          <w:t>to</w:t>
        </w:r>
        <w:r w:rsidR="00E51ADC" w:rsidRPr="0089078D">
          <w:t xml:space="preserve"> </w:t>
        </w:r>
      </w:ins>
      <w:r w:rsidR="0089078D" w:rsidRPr="0089078D">
        <w:t xml:space="preserve">4% </w:t>
      </w:r>
      <w:commentRangeStart w:id="20"/>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commentRangeEnd w:id="20"/>
      <w:r w:rsidR="004626DD">
        <w:rPr>
          <w:rStyle w:val="CommentReference"/>
        </w:rPr>
        <w:commentReference w:id="20"/>
      </w:r>
      <w:r w:rsidR="0089078D" w:rsidRPr="0089078D">
        <w:t>.</w:t>
      </w:r>
      <w:r w:rsidR="0089078D">
        <w:t xml:space="preserve"> </w:t>
      </w:r>
      <w:commentRangeStart w:id="21"/>
      <w:r w:rsidR="0089078D">
        <w:t xml:space="preserve">The </w:t>
      </w:r>
      <w:r w:rsidR="00195A4B" w:rsidRPr="00207F5F">
        <w:t>is</w:t>
      </w:r>
      <w:commentRangeEnd w:id="21"/>
      <w:r w:rsidR="00E51ADC">
        <w:rPr>
          <w:rStyle w:val="CommentReference"/>
        </w:rPr>
        <w:commentReference w:id="21"/>
      </w:r>
      <w:r w:rsidR="00195A4B" w:rsidRPr="00207F5F">
        <w:t xml:space="preserve"> characterized by the presence of compulsions – ritualized behavioral or mental acts, and obsessions – intrusive and unwanted thoughts and worries </w:t>
      </w:r>
      <w:commentRangeStart w:id="22"/>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commentRangeEnd w:id="22"/>
      <w:r w:rsidR="001501D3">
        <w:rPr>
          <w:rStyle w:val="CommentReference"/>
        </w:rPr>
        <w:commentReference w:id="22"/>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del w:id="23" w:author="Ina Drabløs [2]" w:date="2025-04-04T09:53:00Z" w16du:dateUtc="2025-04-04T07:53:00Z">
        <w:r w:rsidR="00257FD8" w:rsidRPr="00257FD8" w:rsidDel="008852D6">
          <w:delText xml:space="preserve"> and </w:delText>
        </w:r>
        <w:commentRangeStart w:id="24"/>
        <w:r w:rsidR="00257FD8" w:rsidRPr="00257FD8" w:rsidDel="008852D6">
          <w:delText>are associated with dysfunctions in circuits that govern motor behaviors and reward processing.</w:delText>
        </w:r>
        <w:r w:rsidR="00195A4B" w:rsidRPr="00257FD8" w:rsidDel="008852D6">
          <w:delText xml:space="preserve"> </w:delText>
        </w:r>
        <w:commentRangeEnd w:id="24"/>
        <w:r w:rsidR="008852D6" w:rsidDel="008852D6">
          <w:rPr>
            <w:rStyle w:val="CommentReference"/>
          </w:rPr>
          <w:commentReference w:id="24"/>
        </w:r>
        <w:r w:rsidR="00195A4B" w:rsidRPr="00257FD8" w:rsidDel="008852D6">
          <w:delText>In contrast,</w:delText>
        </w:r>
      </w:del>
      <w:ins w:id="25" w:author="Ina Drabløs [2]" w:date="2025-04-04T09:53:00Z" w16du:dateUtc="2025-04-04T07:53:00Z">
        <w:r w:rsidR="008852D6">
          <w:t>, while</w:t>
        </w:r>
      </w:ins>
      <w:r w:rsidR="00195A4B" w:rsidRPr="00257FD8">
        <w:t xml:space="preserve">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del w:id="26" w:author="Ina Drabløs [2]" w:date="2025-04-04T09:53:00Z" w16du:dateUtc="2025-04-04T07:53:00Z">
        <w:r w:rsidR="00257FD8" w:rsidRPr="00257FD8" w:rsidDel="008852D6">
          <w:delText xml:space="preserve">, </w:delText>
        </w:r>
        <w:r w:rsidR="00257FD8" w:rsidDel="008852D6">
          <w:delText xml:space="preserve">and </w:delText>
        </w:r>
        <w:r w:rsidR="00257FD8" w:rsidRPr="00257FD8" w:rsidDel="008852D6">
          <w:delText xml:space="preserve">can </w:delText>
        </w:r>
        <w:commentRangeStart w:id="27"/>
        <w:r w:rsidR="00257FD8" w:rsidRPr="00257FD8" w:rsidDel="008852D6">
          <w:delText xml:space="preserve">be closely </w:delText>
        </w:r>
        <w:r w:rsidR="00257FD8" w:rsidDel="008852D6">
          <w:delText>associated</w:delText>
        </w:r>
        <w:r w:rsidR="00257FD8" w:rsidRPr="00257FD8" w:rsidDel="008852D6">
          <w:delText xml:space="preserve"> to dysregulation within certain circuit</w:delText>
        </w:r>
        <w:r w:rsidR="00257FD8" w:rsidDel="008852D6">
          <w:delText>s involved in fear response and emotion regulation</w:delText>
        </w:r>
        <w:commentRangeEnd w:id="27"/>
        <w:r w:rsidR="008852D6" w:rsidDel="008852D6">
          <w:rPr>
            <w:rStyle w:val="CommentReference"/>
          </w:rPr>
          <w:commentReference w:id="27"/>
        </w:r>
      </w:del>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w:t>
      </w:r>
      <w:del w:id="28" w:author="Ina Drabløs [2]" w:date="2025-04-04T14:16:00Z" w16du:dateUtc="2025-04-04T12:16:00Z">
        <w:r w:rsidR="00195A4B" w:rsidRPr="00257FD8" w:rsidDel="008852D6">
          <w:delText>th</w:delText>
        </w:r>
        <w:r w:rsidR="00871F64" w:rsidDel="008852D6">
          <w:delText>e</w:delText>
        </w:r>
      </w:del>
      <w:ins w:id="29" w:author="Ina Drabløs [2]" w:date="2025-04-04T14:16:00Z" w16du:dateUtc="2025-04-04T12:16:00Z">
        <w:r w:rsidR="008852D6">
          <w:t xml:space="preserve"> a</w:t>
        </w:r>
      </w:ins>
      <w:r w:rsidR="00871F64">
        <w:t xml:space="preserv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of internalizing and externalizing</w:t>
      </w:r>
      <w:ins w:id="30" w:author="Ina Drabløs" w:date="2025-04-03T12:43:00Z">
        <w:r w:rsidR="00420A85">
          <w:rPr>
            <w:color w:val="4C94D8" w:themeColor="text2" w:themeTint="80"/>
          </w:rPr>
          <w:t xml:space="preserve"> symptoms</w:t>
        </w:r>
      </w:ins>
      <w:r w:rsidR="00871F64" w:rsidRPr="00871F64">
        <w:rPr>
          <w:color w:val="4C94D8" w:themeColor="text2" w:themeTint="80"/>
        </w:rPr>
        <w:t xml:space="preserve"> </w:t>
      </w:r>
      <w:r w:rsidR="00195A4B" w:rsidRPr="00257FD8">
        <w:t xml:space="preserve">enhances our grasp of </w:t>
      </w:r>
      <w:del w:id="31" w:author="Ina Drabløs [2]" w:date="2025-04-04T14:17:00Z" w16du:dateUtc="2025-04-04T12:17:00Z">
        <w:r w:rsidR="00871F64" w:rsidDel="008852D6">
          <w:delText>the</w:delText>
        </w:r>
      </w:del>
      <w:ins w:id="32" w:author="Ina Drabløs [2]" w:date="2025-04-04T14:17:00Z" w16du:dateUtc="2025-04-04T12:17:00Z">
        <w:r w:rsidR="008852D6">
          <w:t>its clinical</w:t>
        </w:r>
      </w:ins>
      <w:r w:rsidR="00871F64">
        <w:t xml:space="preserve"> c</w:t>
      </w:r>
      <w:r w:rsidR="00871F64" w:rsidRPr="00207F5F">
        <w:t>omplexity</w:t>
      </w:r>
      <w:r w:rsidR="00195A4B" w:rsidRPr="00257FD8">
        <w:t xml:space="preserve"> </w:t>
      </w:r>
      <w:del w:id="33" w:author="Ina Drabløs [2]" w:date="2025-04-04T14:17:00Z" w16du:dateUtc="2025-04-04T12:17:00Z">
        <w:r w:rsidR="00871F64" w:rsidDel="008852D6">
          <w:delText>of its clinical presentation</w:delText>
        </w:r>
        <w:r w:rsidR="00195A4B" w:rsidRPr="00207F5F" w:rsidDel="008852D6">
          <w:delText xml:space="preserve"> </w:delText>
        </w:r>
      </w:del>
      <w:r w:rsidR="00195A4B" w:rsidRPr="00207F5F">
        <w:t xml:space="preserve">and </w:t>
      </w:r>
      <w:r w:rsidR="00871F64">
        <w:t xml:space="preserve">can </w:t>
      </w:r>
      <w:r w:rsidR="00195A4B" w:rsidRPr="00207F5F">
        <w:t>inform</w:t>
      </w:r>
      <w:del w:id="34" w:author="Ina Drabløs" w:date="2025-04-03T12:58:00Z">
        <w:r w:rsidR="00195A4B" w:rsidRPr="00207F5F" w:rsidDel="007E67CF">
          <w:delText>s</w:delText>
        </w:r>
      </w:del>
      <w:r w:rsidR="00195A4B" w:rsidRPr="00207F5F">
        <w:t xml:space="preserve">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35" w:name="_Toc195192983"/>
      <w:r>
        <w:rPr>
          <w:rFonts w:cs="Times New Roman"/>
          <w:szCs w:val="24"/>
        </w:rPr>
        <w:t>Neurobiology of OCD</w:t>
      </w:r>
      <w:bookmarkEnd w:id="35"/>
    </w:p>
    <w:p w14:paraId="552BAE6C" w14:textId="585DD599" w:rsidR="000740BF" w:rsidRPr="000740BF" w:rsidRDefault="000740BF" w:rsidP="000740BF">
      <w:r>
        <w:t>A</w:t>
      </w:r>
      <w:r w:rsidRPr="00CD2BE5">
        <w:t xml:space="preserve">dvances in neuroimaging, particularly </w:t>
      </w:r>
      <w:r>
        <w:t>magnetic resonance imaging (</w:t>
      </w:r>
      <w:r w:rsidRPr="00CD2BE5">
        <w:t>MRI</w:t>
      </w:r>
      <w:r>
        <w:t>)</w:t>
      </w:r>
      <w:r w:rsidRPr="00CD2BE5">
        <w:t xml:space="preserve">, have elucidated the brain's role in OCD </w:t>
      </w:r>
      <w:r w:rsidRPr="00CD2BE5">
        <w:fldChar w:fldCharType="begin"/>
      </w:r>
      <w:r w:rsidR="00671342">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562,"uris":["http://zotero.org/users/13126831/items/8FMEHLDW","http://zotero.org/users/13126831/items/9HWXKEFV"],"itemData":{"id":3562,"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671342" w:rsidRPr="00671342">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 xml:space="preserve">(de </w:t>
      </w:r>
      <w:proofErr w:type="spellStart"/>
      <w:r w:rsidRPr="002E6E2B">
        <w:rPr>
          <w:lang w:val="nb-NO"/>
        </w:rPr>
        <w:t>Wit</w:t>
      </w:r>
      <w:proofErr w:type="spellEnd"/>
      <w:r w:rsidRPr="002E6E2B">
        <w:rPr>
          <w:lang w:val="nb-NO"/>
        </w:rPr>
        <w:t xml:space="preserve"> et al., 2014; Hu et al., 2017; Picó-Pérez et al., 2020)</w:t>
      </w:r>
      <w:r w:rsidRPr="00CD2BE5">
        <w:fldChar w:fldCharType="end"/>
      </w:r>
      <w:r w:rsidRPr="002E6E2B">
        <w:rPr>
          <w:lang w:val="nb-NO"/>
        </w:rPr>
        <w:t>.</w:t>
      </w:r>
      <w:r w:rsidRPr="00CD2BE5">
        <w:rPr>
          <w:lang w:val="nb-NO"/>
        </w:rPr>
        <w:t xml:space="preserve"> </w:t>
      </w:r>
      <w:commentRangeStart w:id="36"/>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671342">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commentRangeEnd w:id="36"/>
      <w:r w:rsidR="007E67CF">
        <w:rPr>
          <w:rStyle w:val="CommentReference"/>
        </w:rPr>
        <w:commentReference w:id="36"/>
      </w:r>
      <w:r w:rsidR="00E22262" w:rsidRPr="000740BF">
        <w:t xml:space="preserve">. The </w:t>
      </w:r>
      <w:r w:rsidR="007E67CF" w:rsidRPr="00CD2BE5">
        <w:t>cortico-</w:t>
      </w:r>
      <w:proofErr w:type="spellStart"/>
      <w:r w:rsidR="007E67CF" w:rsidRPr="00CD2BE5">
        <w:t>striato</w:t>
      </w:r>
      <w:proofErr w:type="spellEnd"/>
      <w:r w:rsidR="007E67CF" w:rsidRPr="00CD2BE5">
        <w:t>-</w:t>
      </w:r>
      <w:proofErr w:type="spellStart"/>
      <w:r w:rsidR="007E67CF" w:rsidRPr="00CD2BE5">
        <w:t>thalamo</w:t>
      </w:r>
      <w:proofErr w:type="spellEnd"/>
      <w:r w:rsidR="007E67CF" w:rsidRPr="00CD2BE5">
        <w:t xml:space="preserve">-cortical </w:t>
      </w:r>
      <w:r w:rsidR="007E67CF">
        <w:t>(</w:t>
      </w:r>
      <w:r w:rsidR="00E22262" w:rsidRPr="000740BF">
        <w:t>CSTC</w:t>
      </w:r>
      <w:ins w:id="37" w:author="Ina Drabløs" w:date="2025-04-03T12:57:00Z">
        <w:r w:rsidR="007E67CF">
          <w:t>)</w:t>
        </w:r>
      </w:ins>
      <w:r w:rsidR="00E22262" w:rsidRPr="000740BF">
        <w:t xml:space="preserve"> model is the most</w:t>
      </w:r>
      <w:r w:rsidR="00E22262" w:rsidRPr="00841CE0">
        <w:t xml:space="preserve"> widely accepted explanation for the neurobiological underpinnings of </w:t>
      </w:r>
      <w:r w:rsidR="00E22262">
        <w:t>OCD</w:t>
      </w:r>
      <w:r w:rsidR="007E67CF">
        <w:t>, describing the disorder</w:t>
      </w:r>
      <w:r w:rsidR="00E22262">
        <w:t xml:space="preserve"> </w:t>
      </w:r>
      <w:r w:rsidR="007E67CF">
        <w:t>as a dysfunction within the CSTC circuit</w:t>
      </w:r>
      <w:r w:rsidR="007E67CF" w:rsidRPr="000740BF">
        <w:t xml:space="preserve"> </w:t>
      </w:r>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Graybiel &amp; Rauch, 2000; van den Heuvel et al., 2016)</w:t>
      </w:r>
      <w:r w:rsidR="00E22262" w:rsidRPr="000740BF">
        <w:fldChar w:fldCharType="end"/>
      </w:r>
      <w:r w:rsidR="00E22262" w:rsidRPr="000740BF">
        <w:t xml:space="preserve">. </w:t>
      </w:r>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t xml:space="preserve">Primarily, the </w:t>
      </w:r>
      <w:commentRangeStart w:id="38"/>
      <w:r w:rsidRPr="000740BF">
        <w:t xml:space="preserve">CSTC model attributes compulsive behaviors </w:t>
      </w:r>
      <w:commentRangeEnd w:id="38"/>
      <w:r w:rsidR="008852D6">
        <w:rPr>
          <w:rStyle w:val="CommentReference"/>
        </w:rPr>
        <w:commentReference w:id="38"/>
      </w:r>
      <w:r w:rsidR="00442511">
        <w:t>as</w:t>
      </w:r>
      <w:r w:rsidRPr="000740BF">
        <w:t xml:space="preserve"> failures in inhibitory control, where these distinct neural pathways struggle to suppress unwanted thoughts and actions effectively.</w:t>
      </w:r>
    </w:p>
    <w:p w14:paraId="6A93EA2C" w14:textId="0AD85D96" w:rsidR="000740BF" w:rsidRPr="005B2C12" w:rsidRDefault="000740BF" w:rsidP="00D10183">
      <w:pPr>
        <w:ind w:firstLine="720"/>
      </w:pPr>
      <w:r w:rsidRPr="000740BF">
        <w:lastRenderedPageBreak/>
        <w:t xml:space="preserve">Building upon the CSTC model, a more </w:t>
      </w:r>
      <w:r w:rsidR="008B4262">
        <w:t>recent</w:t>
      </w:r>
      <w:r w:rsidRPr="000740BF">
        <w:t xml:space="preserve"> neurocircuit-based approach has</w:t>
      </w:r>
      <w:r w:rsidR="008B4262">
        <w:t xml:space="preserve"> </w:t>
      </w:r>
      <w:ins w:id="39" w:author="Ina Drabløs [2]" w:date="2025-04-04T14:21:00Z" w16du:dateUtc="2025-04-04T12:21:00Z">
        <w:r w:rsidR="008852D6">
          <w:t xml:space="preserve">been </w:t>
        </w:r>
      </w:ins>
      <w:r w:rsidRPr="000740BF">
        <w:t xml:space="preserve">developed to account for </w:t>
      </w:r>
      <w:ins w:id="40" w:author="Ina Drabløs" w:date="2025-04-03T13:03:00Z">
        <w:r w:rsidR="007C2D59">
          <w:t xml:space="preserve">the </w:t>
        </w:r>
      </w:ins>
      <w:r w:rsidRPr="000740BF">
        <w:t xml:space="preserve">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w:t>
      </w:r>
      <w:ins w:id="41" w:author="Ina Drabløs [2]" w:date="2025-04-04T14:22:00Z" w16du:dateUtc="2025-04-04T12:22:00Z">
        <w:r w:rsidR="008852D6">
          <w:t>is</w:t>
        </w:r>
      </w:ins>
      <w:del w:id="42" w:author="Ina Drabløs [2]" w:date="2025-04-04T14:22:00Z" w16du:dateUtc="2025-04-04T12:22:00Z">
        <w:r w:rsidR="00D10183" w:rsidRPr="005B2C12" w:rsidDel="008852D6">
          <w:delText>e</w:delText>
        </w:r>
      </w:del>
      <w:r w:rsidR="00D10183" w:rsidRPr="005B2C12">
        <w:t xml:space="preserve"> framework </w:t>
      </w:r>
      <w:del w:id="43" w:author="Ina Drabløs [2]" w:date="2025-04-04T14:22:00Z" w16du:dateUtc="2025-04-04T12:22:00Z">
        <w:r w:rsidR="00D10183" w:rsidRPr="005B2C12" w:rsidDel="008852D6">
          <w:delText xml:space="preserve">described </w:delText>
        </w:r>
      </w:del>
      <w:r w:rsidR="00D10183" w:rsidRPr="005B2C12">
        <w:t>by van den Heuvel et al.</w:t>
      </w:r>
      <w:r w:rsidR="00D10183">
        <w:t xml:space="preserve"> (2016) describes OCD as dysfunction within</w:t>
      </w:r>
      <w:r w:rsidR="00D10183" w:rsidRPr="005B2C12">
        <w:t xml:space="preserve"> five circuits</w:t>
      </w:r>
      <w:ins w:id="44" w:author="Ina Drabløs" w:date="2025-04-03T13:08:00Z">
        <w:r w:rsidR="007C2D59">
          <w:t>,</w:t>
        </w:r>
      </w:ins>
      <w:del w:id="45" w:author="Ina Drabløs" w:date="2025-04-03T13:08:00Z">
        <w:r w:rsidR="00D10183" w:rsidDel="007C2D59">
          <w:delText>.</w:delText>
        </w:r>
      </w:del>
      <w:ins w:id="46" w:author="Ina Drabløs" w:date="2025-04-03T13:08:00Z">
        <w:r w:rsidR="007C2D59">
          <w:t xml:space="preserve"> where</w:t>
        </w:r>
      </w:ins>
      <w:r w:rsidR="00D10183">
        <w:t xml:space="preserve"> </w:t>
      </w:r>
      <w:commentRangeStart w:id="47"/>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del w:id="48" w:author="Ina Drabløs" w:date="2025-04-03T13:08:00Z">
        <w:r w:rsidR="00442511" w:rsidDel="007C2D59">
          <w:delText>Each circuit is associated to a</w:delText>
        </w:r>
        <w:r w:rsidRPr="000740BF" w:rsidDel="007C2D59">
          <w:delText xml:space="preserve"> specific symptom </w:delText>
        </w:r>
        <w:r w:rsidR="00D10183" w:rsidRPr="000740BF" w:rsidDel="007C2D59">
          <w:delText>dimension</w:delText>
        </w:r>
        <w:r w:rsidRPr="000740BF" w:rsidDel="007C2D59">
          <w:delText xml:space="preserve">. </w:delText>
        </w:r>
      </w:del>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w:t>
      </w:r>
      <w:commentRangeEnd w:id="47"/>
      <w:r w:rsidR="00B77E92">
        <w:rPr>
          <w:rStyle w:val="CommentReference"/>
        </w:rPr>
        <w:commentReference w:id="47"/>
      </w:r>
      <w:r w:rsidRPr="000740BF">
        <w:t xml:space="preserve">. These circuits offer a more nuanced understanding of how </w:t>
      </w:r>
      <w:del w:id="49" w:author="Ina Drabløs [2]" w:date="2025-04-04T14:28:00Z" w16du:dateUtc="2025-04-04T12:28:00Z">
        <w:r w:rsidRPr="000740BF" w:rsidDel="008852D6">
          <w:delText xml:space="preserve">diverse </w:delText>
        </w:r>
      </w:del>
      <w:r w:rsidRPr="000740BF">
        <w:t>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w:t>
      </w:r>
      <w:del w:id="50" w:author="Ina Drabløs [2]" w:date="2025-04-04T14:24:00Z" w16du:dateUtc="2025-04-04T12:24:00Z">
        <w:r w:rsidR="005B2C12" w:rsidRPr="005B2C12" w:rsidDel="008852D6">
          <w:delText xml:space="preserve">in areas like </w:delText>
        </w:r>
      </w:del>
      <w:r w:rsidR="005B2C12" w:rsidRPr="005B2C12">
        <w:t xml:space="preserve">the prefrontal cortex, which governs impulse control and emotional regulation </w:t>
      </w:r>
      <w:r w:rsidR="005B2C12" w:rsidRPr="005B2C12">
        <w:fldChar w:fldCharType="begin"/>
      </w:r>
      <w:r w:rsidR="00560893">
        <w:instrText xml:space="preserve"> ADDIN ZOTERO_ITEM CSL_CITATION {"citationID":"SG3BwOqt","properties":{"formattedCitation":"(B. j. Casey et al., 2008)","plainCitation":"(B. j. 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60893">
        <w:t>(B. j. Casey et al., 2008)</w:t>
      </w:r>
      <w:r w:rsidR="005B2C12" w:rsidRPr="005B2C12">
        <w:fldChar w:fldCharType="end"/>
      </w:r>
      <w:r w:rsidR="005B2C12" w:rsidRPr="005B2C12">
        <w:t xml:space="preserve">. </w:t>
      </w:r>
    </w:p>
    <w:p w14:paraId="42F9A4B7" w14:textId="3B527DBE" w:rsidR="000740BF" w:rsidRPr="000740BF" w:rsidRDefault="005B2C12" w:rsidP="008B4262">
      <w:pPr>
        <w:ind w:firstLine="720"/>
      </w:pPr>
      <w:commentRangeStart w:id="51"/>
      <w:del w:id="52" w:author="Ina Drabløs [2]" w:date="2025-04-04T14:27:00Z" w16du:dateUtc="2025-04-04T12:27:00Z">
        <w:r w:rsidRPr="005B2C12" w:rsidDel="008852D6">
          <w:delText>An overview of the relationship between OCD symptoms and t</w:delText>
        </w:r>
      </w:del>
      <w:ins w:id="53" w:author="Ina Drabløs [2]" w:date="2025-04-04T14:27:00Z" w16du:dateUtc="2025-04-04T12:27:00Z">
        <w:r w:rsidR="008852D6">
          <w:t>T</w:t>
        </w:r>
      </w:ins>
      <w:r w:rsidRPr="005B2C12">
        <w:t xml:space="preserve">hese neural circuits </w:t>
      </w:r>
      <w:del w:id="54" w:author="Ina Drabløs [2]" w:date="2025-04-04T14:27:00Z" w16du:dateUtc="2025-04-04T12:27:00Z">
        <w:r w:rsidRPr="005B2C12" w:rsidDel="008852D6">
          <w:delText xml:space="preserve">provides insight into how they </w:delText>
        </w:r>
      </w:del>
      <w:r w:rsidRPr="005B2C12">
        <w:t>are connected</w:t>
      </w:r>
      <w:ins w:id="55" w:author="Ina Drabløs [2]" w:date="2025-04-04T14:27:00Z" w16du:dateUtc="2025-04-04T12:27:00Z">
        <w:r w:rsidR="008852D6">
          <w:t xml:space="preserve"> to the </w:t>
        </w:r>
      </w:ins>
      <w:ins w:id="56" w:author="Ina Drabløs [2]" w:date="2025-04-04T14:28:00Z" w16du:dateUtc="2025-04-04T12:28:00Z">
        <w:r w:rsidR="008852D6">
          <w:t>diverse symptoms observed in OCD</w:t>
        </w:r>
      </w:ins>
      <w:r w:rsidRPr="005B2C12">
        <w:t>.</w:t>
      </w:r>
      <w:r>
        <w:t xml:space="preserve"> </w:t>
      </w:r>
      <w:commentRangeEnd w:id="51"/>
      <w:r w:rsidR="008852D6">
        <w:rPr>
          <w:rStyle w:val="CommentReference"/>
        </w:rPr>
        <w:commentReference w:id="51"/>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rsidRPr="005B2C12">
        <w:fldChar w:fldCharType="begin"/>
      </w:r>
      <w:r w:rsidR="000740BF" w:rsidRPr="005B2C12">
        <w:instrText xml:space="preserve"> ADDIN ZOTERO_TEMP </w:instrText>
      </w:r>
      <w:r w:rsidR="000740BF" w:rsidRPr="005B2C12">
        <w:fldChar w:fldCharType="separate"/>
      </w:r>
      <w:r w:rsidR="000740BF" w:rsidRPr="005B2C12">
        <w:t>(Milad et al., 2013)</w:t>
      </w:r>
      <w:r w:rsidR="000740BF" w:rsidRPr="005B2C12">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w:t>
      </w:r>
      <w:ins w:id="57" w:author="Ina Drabløs" w:date="2025-04-03T13:15:00Z">
        <w:r w:rsidR="00B77E92">
          <w:t xml:space="preserve">and </w:t>
        </w:r>
      </w:ins>
      <w:r w:rsidR="000740BF">
        <w:t xml:space="preserve">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ins w:id="58" w:author="Ina Drabløs [2]" w:date="2025-04-04T14:31:00Z" w16du:dateUtc="2025-04-04T12:31:00Z">
        <w:r w:rsidR="008852D6">
          <w:t>,</w:t>
        </w:r>
      </w:ins>
      <w:r w:rsidR="001D18C3">
        <w:t xml:space="preserve"> </w:t>
      </w:r>
      <w:ins w:id="59" w:author="Ina Drabløs" w:date="2025-04-03T13:16:00Z">
        <w:r w:rsidR="00B77E92">
          <w:t xml:space="preserve">which is </w:t>
        </w:r>
      </w:ins>
      <w:r w:rsidR="003F1AEF">
        <w:t xml:space="preserve">also </w:t>
      </w:r>
      <w:r w:rsidR="001D18C3">
        <w:t>implicated in this circuit</w:t>
      </w:r>
      <w:ins w:id="60" w:author="Ina Drabløs [2]" w:date="2025-04-04T14:31:00Z" w16du:dateUtc="2025-04-04T12:31:00Z">
        <w:r w:rsidR="008852D6">
          <w:t>,</w:t>
        </w:r>
      </w:ins>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w:t>
      </w:r>
      <w:ins w:id="61" w:author="Ina Drabløs" w:date="2025-04-03T13:17:00Z">
        <w:del w:id="62" w:author="Ina Drabløs [2]" w:date="2025-04-04T14:32:00Z" w16du:dateUtc="2025-04-04T12:32:00Z">
          <w:r w:rsidR="00B77E92" w:rsidDel="008852D6">
            <w:delText>.</w:delText>
          </w:r>
        </w:del>
      </w:ins>
      <w:del w:id="63" w:author="Ina Drabløs [2]" w:date="2025-04-04T14:32:00Z" w16du:dateUtc="2025-04-04T12:32:00Z">
        <w:r w:rsidR="000740BF" w:rsidRPr="000740BF" w:rsidDel="008852D6">
          <w:delText xml:space="preserve">; </w:delText>
        </w:r>
      </w:del>
      <w:ins w:id="64" w:author="Ina Drabløs" w:date="2025-04-03T13:17:00Z">
        <w:del w:id="65" w:author="Ina Drabløs [2]" w:date="2025-04-04T14:32:00Z" w16du:dateUtc="2025-04-04T12:32:00Z">
          <w:r w:rsidR="00B77E92" w:rsidDel="008852D6">
            <w:delText>D</w:delText>
          </w:r>
        </w:del>
      </w:ins>
      <w:del w:id="66" w:author="Ina Drabløs [2]" w:date="2025-04-04T14:32:00Z" w16du:dateUtc="2025-04-04T12:32:00Z">
        <w:r w:rsidR="000740BF" w:rsidRPr="000740BF" w:rsidDel="008852D6">
          <w:delText>dysfunction here</w:delText>
        </w:r>
      </w:del>
      <w:ins w:id="67" w:author="Ina Drabløs [2]" w:date="2025-04-04T14:32:00Z" w16du:dateUtc="2025-04-04T12:32:00Z">
        <w:r w:rsidR="008852D6">
          <w:t>, where dysfunction</w:t>
        </w:r>
      </w:ins>
      <w:r w:rsidR="000740BF" w:rsidRPr="000740BF">
        <w:t xml:space="preserv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compulsions can become self-reinforcing </w:t>
      </w:r>
      <w:proofErr w:type="gramStart"/>
      <w:r w:rsidR="000740BF" w:rsidRPr="000740BF">
        <w:t>behaviors,</w:t>
      </w:r>
      <w:ins w:id="68" w:author="Ina Drabløs" w:date="2025-04-03T13:18:00Z">
        <w:r w:rsidR="00B77E92">
          <w:t>.</w:t>
        </w:r>
      </w:ins>
      <w:proofErr w:type="gramEnd"/>
      <w:r w:rsidR="000740BF">
        <w:t xml:space="preserve"> </w:t>
      </w:r>
      <w:ins w:id="69" w:author="Ina Drabløs" w:date="2025-04-03T13:19:00Z">
        <w:r w:rsidR="00B77E92">
          <w:t>T</w:t>
        </w:r>
      </w:ins>
      <w:del w:id="70" w:author="Ina Drabløs" w:date="2025-04-03T13:19:00Z">
        <w:r w:rsidR="000740BF" w:rsidDel="00B77E92">
          <w:delText>t</w:delText>
        </w:r>
      </w:del>
      <w:r w:rsidR="000740BF">
        <w:t>hus</w:t>
      </w:r>
      <w:ins w:id="71" w:author="Ina Drabløs" w:date="2025-04-03T13:19:00Z">
        <w:r w:rsidR="00B77E92">
          <w:t>, compulsions</w:t>
        </w:r>
      </w:ins>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w:t>
      </w:r>
      <w:commentRangeStart w:id="72"/>
      <w:ins w:id="73" w:author="Ina Drabløs" w:date="2025-04-03T13:20:00Z">
        <w:r w:rsidR="00573D67" w:rsidRPr="00573D67">
          <w:rPr>
            <w:rPrChange w:id="74" w:author="Ina Drabløs" w:date="2025-04-03T13:20:00Z">
              <w:rPr>
                <w:i/>
                <w:iCs/>
              </w:rPr>
            </w:rPrChange>
          </w:rPr>
          <w:t>nucleus accumbens</w:t>
        </w:r>
        <w:r w:rsidR="00573D67" w:rsidRPr="00573D67">
          <w:rPr>
            <w:rFonts w:eastAsiaTheme="majorEastAsia"/>
            <w:rPrChange w:id="75" w:author="Ina Drabløs" w:date="2025-04-03T13:20:00Z">
              <w:rPr>
                <w:i/>
                <w:iCs/>
              </w:rPr>
            </w:rPrChange>
          </w:rPr>
          <w:t xml:space="preserve"> </w:t>
        </w:r>
        <w:r w:rsidR="00573D67">
          <w:rPr>
            <w:rFonts w:eastAsiaTheme="majorEastAsia"/>
          </w:rPr>
          <w:t>(</w:t>
        </w:r>
      </w:ins>
      <w:r w:rsidR="003D76F4" w:rsidRPr="00371F45">
        <w:rPr>
          <w:rFonts w:eastAsiaTheme="majorEastAsia"/>
        </w:rPr>
        <w:t>NAcc</w:t>
      </w:r>
      <w:ins w:id="76" w:author="Ina Drabløs" w:date="2025-04-03T13:20:00Z">
        <w:r w:rsidR="00573D67">
          <w:rPr>
            <w:rFonts w:eastAsiaTheme="majorEastAsia"/>
          </w:rPr>
          <w:t>)</w:t>
        </w:r>
      </w:ins>
      <w:r w:rsidR="003D76F4" w:rsidRPr="00371F45">
        <w:rPr>
          <w:rFonts w:eastAsiaTheme="majorEastAsia"/>
        </w:rPr>
        <w:t xml:space="preserve"> </w:t>
      </w:r>
      <w:commentRangeEnd w:id="72"/>
      <w:r w:rsidR="00573D67">
        <w:rPr>
          <w:rStyle w:val="CommentReference"/>
        </w:rPr>
        <w:commentReference w:id="72"/>
      </w:r>
      <w:r w:rsidR="003D76F4" w:rsidRPr="00371F45">
        <w:rPr>
          <w:rFonts w:eastAsiaTheme="majorEastAsia"/>
        </w:rPr>
        <w:t>and other reward-processing regions</w:t>
      </w:r>
      <w:r w:rsidR="003D76F4" w:rsidRPr="00371F45">
        <w:t xml:space="preserve">, such </w:t>
      </w:r>
      <w:r w:rsidR="003D76F4" w:rsidRPr="00371F45">
        <w:lastRenderedPageBreak/>
        <w:t>as the</w:t>
      </w:r>
      <w:r w:rsidR="003D76F4" w:rsidRPr="00371F45">
        <w:rPr>
          <w:rFonts w:eastAsiaTheme="majorEastAsia"/>
        </w:rPr>
        <w:t> </w:t>
      </w:r>
      <w:r w:rsidR="003D76F4">
        <w:rPr>
          <w:rFonts w:eastAsiaTheme="majorEastAsia"/>
        </w:rPr>
        <w:t>OFC</w:t>
      </w:r>
      <w:ins w:id="77" w:author="Ina Drabløs" w:date="2025-04-03T13:22:00Z">
        <w:r w:rsidR="00573D67">
          <w:rPr>
            <w:rFonts w:eastAsiaTheme="majorEastAsia"/>
          </w:rPr>
          <w:t>,</w:t>
        </w:r>
      </w:ins>
      <w:r w:rsidR="003D76F4" w:rsidRPr="00371F45">
        <w:rPr>
          <w:rFonts w:eastAsiaTheme="majorEastAsia"/>
        </w:rPr>
        <w:t> </w:t>
      </w:r>
      <w:r w:rsidR="003D76F4" w:rsidRPr="00371F45">
        <w:t xml:space="preserve">during resting-state brain </w:t>
      </w:r>
      <w:proofErr w:type="spellStart"/>
      <w:r w:rsidR="003D76F4" w:rsidRPr="00371F45">
        <w:t>activity</w:t>
      </w:r>
      <w:ins w:id="78" w:author="Ina Drabløs [2]" w:date="2025-04-04T14:33:00Z" w16du:dateUtc="2025-04-04T12:33:00Z">
        <w:r w:rsidR="00E72BC1">
          <w:t>.</w:t>
        </w:r>
      </w:ins>
      <w:del w:id="79" w:author="Ina Drabløs [2]" w:date="2025-04-04T14:33:00Z" w16du:dateUtc="2025-04-04T12:33:00Z">
        <w:r w:rsidR="003D76F4" w:rsidRPr="00371F45" w:rsidDel="00E72BC1">
          <w:delText>, with t</w:delText>
        </w:r>
      </w:del>
      <w:ins w:id="80" w:author="Ina Drabløs [2]" w:date="2025-04-04T14:33:00Z" w16du:dateUtc="2025-04-04T12:33:00Z">
        <w:r w:rsidR="00E72BC1">
          <w:t>T</w:t>
        </w:r>
      </w:ins>
      <w:r w:rsidR="003D76F4" w:rsidRPr="00371F45">
        <w:t>his</w:t>
      </w:r>
      <w:proofErr w:type="spellEnd"/>
      <w:r w:rsidR="003D76F4" w:rsidRPr="00371F45">
        <w:t xml:space="preserve"> increased connectivity correlat</w:t>
      </w:r>
      <w:ins w:id="81" w:author="Ina Drabløs [2]" w:date="2025-04-04T14:33:00Z" w16du:dateUtc="2025-04-04T12:33:00Z">
        <w:r w:rsidR="00E72BC1">
          <w:t>es</w:t>
        </w:r>
      </w:ins>
      <w:del w:id="82" w:author="Ina Drabløs [2]" w:date="2025-04-04T14:33:00Z" w16du:dateUtc="2025-04-04T12:33:00Z">
        <w:r w:rsidR="003D76F4" w:rsidRPr="00371F45" w:rsidDel="00E72BC1">
          <w:delText>ing</w:delText>
        </w:r>
      </w:del>
      <w:r w:rsidR="003D76F4" w:rsidRPr="00371F45">
        <w:t xml:space="preserve">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ins w:id="83" w:author="Ina Drabløs" w:date="2025-04-03T13:22:00Z">
        <w:r w:rsidR="00573D67">
          <w:t xml:space="preserve">is </w:t>
        </w:r>
      </w:ins>
      <w:r w:rsidR="00442511">
        <w:t>involved in</w:t>
      </w:r>
      <w:r w:rsidR="000740BF" w:rsidRPr="000740BF">
        <w:t xml:space="preserve"> executive functioning and cognitive flexibility, </w:t>
      </w:r>
      <w:ins w:id="84" w:author="Ina Drabløs" w:date="2025-04-03T13:22:00Z">
        <w:r w:rsidR="00573D67">
          <w:t xml:space="preserve">and </w:t>
        </w:r>
      </w:ins>
      <w:r w:rsidR="00442511">
        <w:t xml:space="preserve">dysfunction in this circuit leads </w:t>
      </w:r>
      <w:r w:rsidR="000740BF" w:rsidRPr="000740BF">
        <w:t>to rigid thinking and challenges in emotional regulation, thus exacerbating obsessions and repetitive behaviors.</w:t>
      </w:r>
    </w:p>
    <w:p w14:paraId="0F297EC2" w14:textId="4E0B63BB" w:rsidR="00E22262" w:rsidRDefault="00E22262" w:rsidP="00E22262">
      <w:pPr>
        <w:pStyle w:val="Style4"/>
      </w:pPr>
      <w:bookmarkStart w:id="85" w:name="_Toc195192984"/>
      <w:r>
        <w:t xml:space="preserve">Structural </w:t>
      </w:r>
      <w:r w:rsidR="00442511">
        <w:t>Brain A</w:t>
      </w:r>
      <w:r>
        <w:t>bnormalities</w:t>
      </w:r>
      <w:bookmarkEnd w:id="85"/>
    </w:p>
    <w:p w14:paraId="3A1840FE" w14:textId="1D58CD16" w:rsidR="005B2C12" w:rsidRDefault="005B2C12" w:rsidP="005B2C12">
      <w:r w:rsidRPr="005B2C12">
        <w:t xml:space="preserve">Structural </w:t>
      </w:r>
      <w:ins w:id="86" w:author="Ina Drabløs [2]" w:date="2025-04-04T14:35:00Z" w16du:dateUtc="2025-04-04T12:35:00Z">
        <w:r w:rsidR="009E4060">
          <w:t xml:space="preserve">brain </w:t>
        </w:r>
      </w:ins>
      <w:r w:rsidRPr="005B2C12">
        <w:t>abnormalities in individuals with OCD have been identified across a range of neuroimaging studies, revealing notable differences in several key brain regions</w:t>
      </w:r>
      <w:commentRangeStart w:id="87"/>
      <w:r w:rsidRPr="005B2C12">
        <w:t>.</w:t>
      </w:r>
      <w:commentRangeEnd w:id="87"/>
      <w:r w:rsidR="00226F37">
        <w:rPr>
          <w:rStyle w:val="CommentReference"/>
        </w:rPr>
        <w:commentReference w:id="87"/>
      </w:r>
      <w:r w:rsidRPr="005B2C12">
        <w:t xml:space="preserve"> Generally, adolescents with OCD tend to exhibit a </w:t>
      </w:r>
      <w:commentRangeStart w:id="88"/>
      <w:r w:rsidRPr="005B2C12">
        <w:t>reduction</w:t>
      </w:r>
      <w:commentRangeEnd w:id="88"/>
      <w:r w:rsidR="009E4060">
        <w:rPr>
          <w:rStyle w:val="CommentReference"/>
        </w:rPr>
        <w:commentReference w:id="88"/>
      </w:r>
      <w:r w:rsidRPr="005B2C12">
        <w:t xml:space="preserve"> in cortical thickness and volume, specifically in the parietal and frontal regions, such as the inferior and superior parietal cortices and certain frontal gyri </w:t>
      </w:r>
      <w:r w:rsidRPr="00A75285">
        <w:fldChar w:fldCharType="begin"/>
      </w:r>
      <w:r w:rsidR="00671342">
        <w:instrText xml:space="preserve"> ADDIN ZOTERO_ITEM CSL_CITATION {"citationID":"xwSdIPb6","properties":{"formattedCitation":"(Pagliaccio et al., 2021; Wu et al., 2022)","plainCitation":"(Pagliaccio et al., 2021; Wu et al., 2022)","noteIndex":0},"citationItems":[{"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xml:space="preserve">. </w:t>
      </w:r>
      <w:r w:rsidRPr="005B2C12">
        <w:t xml:space="preserve">In contrast, the thalamus generally shows </w:t>
      </w:r>
      <w:commentRangeStart w:id="89"/>
      <w:r w:rsidRPr="005B2C12">
        <w:t>increased</w:t>
      </w:r>
      <w:commentRangeEnd w:id="89"/>
      <w:r w:rsidR="009E4060">
        <w:rPr>
          <w:rStyle w:val="CommentReference"/>
        </w:rPr>
        <w:commentReference w:id="89"/>
      </w:r>
      <w:r w:rsidRPr="005B2C12">
        <w:t xml:space="preserve">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E147224" w:rsidR="005B2DB9" w:rsidRDefault="005B2DB9" w:rsidP="005B2DB9">
      <w:pPr>
        <w:ind w:firstLine="720"/>
      </w:pPr>
      <w:r>
        <w:t>Apart from</w:t>
      </w:r>
      <w:r w:rsidR="005B2C12" w:rsidRPr="005B2C12">
        <w:t xml:space="preserve"> global measurements, investigations into </w:t>
      </w:r>
      <w:commentRangeStart w:id="90"/>
      <w:r w:rsidR="005B2C12" w:rsidRPr="005B2C12">
        <w:t>subcortical structure</w:t>
      </w:r>
      <w:commentRangeEnd w:id="90"/>
      <w:r w:rsidR="003D47A1">
        <w:rPr>
          <w:rStyle w:val="CommentReference"/>
        </w:rPr>
        <w:commentReference w:id="90"/>
      </w:r>
      <w:r w:rsidR="005B2C12" w:rsidRPr="005B2C12">
        <w:t xml:space="preserv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 xml:space="preserve">Notably, Wang et al. (2022) identified specific structural changes in the </w:t>
      </w:r>
      <w:del w:id="91" w:author="Ina Drabløs" w:date="2025-04-03T13:38:00Z">
        <w:r w:rsidR="005B2C12" w:rsidRPr="005B2C12" w:rsidDel="00226F37">
          <w:delText>nucleus accumbens (</w:delText>
        </w:r>
      </w:del>
      <w:r w:rsidR="005B2C12" w:rsidRPr="005B2C12">
        <w:t>NAcc</w:t>
      </w:r>
      <w:del w:id="92" w:author="Ina Drabløs" w:date="2025-04-03T13:38:00Z">
        <w:r w:rsidR="005B2C12" w:rsidRPr="005B2C12" w:rsidDel="00226F37">
          <w:delText>)</w:delText>
        </w:r>
      </w:del>
      <w:r w:rsidR="005B2C12" w:rsidRPr="005B2C12">
        <w:t>,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w:t>
      </w:r>
      <w:del w:id="93" w:author="Ina Drabløs" w:date="2025-04-03T13:39:00Z">
        <w:r w:rsidR="005B2C12" w:rsidRPr="005B2C12" w:rsidDel="00226F37">
          <w:rPr>
            <w:rFonts w:eastAsiaTheme="majorEastAsia"/>
          </w:rPr>
          <w:delText> </w:delText>
        </w:r>
        <w:r w:rsidR="005B2C12" w:rsidRPr="005B2C12" w:rsidDel="00226F37">
          <w:delText xml:space="preserve">(as CSTC emphasizes) </w:delText>
        </w:r>
      </w:del>
      <w:ins w:id="94" w:author="Ina Drabløs" w:date="2025-04-03T13:39:00Z">
        <w:r w:rsidR="00226F37">
          <w:t xml:space="preserve">, as emphasized by the CSTC-model, </w:t>
        </w:r>
      </w:ins>
      <w:r w:rsidR="005B2C12" w:rsidRPr="005B2C12">
        <w:t>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Default="005B2C12" w:rsidP="005B2DB9">
      <w:pPr>
        <w:ind w:firstLine="720"/>
        <w:rPr>
          <w:color w:val="000000" w:themeColor="text1"/>
        </w:rPr>
      </w:pPr>
      <w:r w:rsidRPr="005B2C12">
        <w:t xml:space="preserve">These insights imply a developmental trajectory in OCD symptomatology; </w:t>
      </w:r>
      <w:commentRangeStart w:id="95"/>
      <w:r w:rsidRPr="005B2C12">
        <w:t xml:space="preserve">younger individuals </w:t>
      </w:r>
      <w:commentRangeEnd w:id="95"/>
      <w:r w:rsidR="00226F37">
        <w:rPr>
          <w:rStyle w:val="CommentReference"/>
        </w:rPr>
        <w:commentReference w:id="95"/>
      </w:r>
      <w:r w:rsidRPr="005B2C12">
        <w:t xml:space="preserve">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34454524" w14:textId="77777777" w:rsidR="002E6FFB" w:rsidRPr="002E6FFB" w:rsidRDefault="002E6FFB" w:rsidP="002E6FFB">
      <w:pPr>
        <w:rPr>
          <w:color w:val="3A7C22" w:themeColor="accent6" w:themeShade="BF"/>
        </w:rPr>
      </w:pPr>
      <w:commentRangeStart w:id="96"/>
      <w:r w:rsidRPr="002E6FFB">
        <w:rPr>
          <w:color w:val="3A7C22" w:themeColor="accent6" w:themeShade="BF"/>
        </w:rPr>
        <w:lastRenderedPageBreak/>
        <w:t>Subjects are excluded from the study if they are currently taking common antidepressant or antipsychotic prescription medications because these drugs can significantly affect brain structure.</w:t>
      </w:r>
      <w:commentRangeEnd w:id="96"/>
      <w:r>
        <w:rPr>
          <w:rStyle w:val="CommentReference"/>
        </w:rPr>
        <w:commentReference w:id="96"/>
      </w:r>
    </w:p>
    <w:p w14:paraId="1ED6DF67" w14:textId="77777777" w:rsidR="002E6FFB" w:rsidRPr="005B2C12" w:rsidRDefault="002E6FFB" w:rsidP="005B2DB9">
      <w:pPr>
        <w:ind w:firstLine="720"/>
      </w:pPr>
    </w:p>
    <w:p w14:paraId="25681000" w14:textId="797E4FAE" w:rsidR="00FC3B32" w:rsidRDefault="00FC3B32" w:rsidP="00FC3B32">
      <w:pPr>
        <w:pStyle w:val="Style2"/>
        <w:rPr>
          <w:rFonts w:cs="Times New Roman"/>
          <w:szCs w:val="24"/>
        </w:rPr>
      </w:pPr>
      <w:bookmarkStart w:id="97" w:name="_Toc195192985"/>
      <w:r w:rsidRPr="00D337F8">
        <w:rPr>
          <w:rFonts w:cs="Times New Roman"/>
          <w:szCs w:val="24"/>
        </w:rPr>
        <w:t>Informant Discrepancies</w:t>
      </w:r>
      <w:bookmarkEnd w:id="97"/>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7174B13D"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commentRangeStart w:id="98"/>
      <w:proofErr w:type="spellStart"/>
      <w:r w:rsidRPr="00A0729C">
        <w:t>Lapouse</w:t>
      </w:r>
      <w:proofErr w:type="spellEnd"/>
      <w:r w:rsidRPr="00A0729C">
        <w:t xml:space="preserve"> and Monk's work in 1958</w:t>
      </w:r>
      <w:commentRangeEnd w:id="98"/>
      <w:r w:rsidR="008103F1">
        <w:rPr>
          <w:rStyle w:val="CommentReference"/>
        </w:rPr>
        <w:commentReference w:id="98"/>
      </w:r>
      <w:r w:rsidRPr="00A0729C">
        <w:t xml:space="preserve">.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w:t>
      </w:r>
      <w:r w:rsidRPr="00A0729C">
        <w:lastRenderedPageBreak/>
        <w:t xml:space="preserve">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commentRangeStart w:id="99"/>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w:t>
      </w:r>
      <w:commentRangeEnd w:id="99"/>
      <w:r w:rsidR="008103F1">
        <w:rPr>
          <w:rStyle w:val="CommentReference"/>
        </w:rPr>
        <w:commentReference w:id="99"/>
      </w:r>
      <w:r w:rsidRPr="00207F5F">
        <w:rPr>
          <w:rFonts w:eastAsiaTheme="majorEastAsia"/>
          <w:color w:val="000000" w:themeColor="text1"/>
        </w:rPr>
        <w:t xml:space="preserve">. </w:t>
      </w:r>
      <w:del w:id="100" w:author="Ina Drabløs [2]" w:date="2025-04-04T14:45:00Z" w16du:dateUtc="2025-04-04T12:45:00Z">
        <w:r w:rsidR="00065955" w:rsidRPr="00065955" w:rsidDel="008103F1">
          <w:rPr>
            <w:color w:val="45B0E1" w:themeColor="accent1" w:themeTint="99"/>
          </w:rPr>
          <w:delText xml:space="preserve">Additionally </w:delText>
        </w:r>
      </w:del>
      <w:ins w:id="101" w:author="Ina Drabløs [2]" w:date="2025-04-04T14:45:00Z" w16du:dateUtc="2025-04-04T12:45:00Z">
        <w:r w:rsidR="008103F1">
          <w:rPr>
            <w:color w:val="45B0E1" w:themeColor="accent1" w:themeTint="99"/>
          </w:rPr>
          <w:t xml:space="preserve">This is especially </w:t>
        </w:r>
      </w:ins>
      <w:r w:rsidR="00065955" w:rsidRPr="00065955">
        <w:rPr>
          <w:color w:val="45B0E1" w:themeColor="accent1" w:themeTint="99"/>
        </w:rPr>
        <w:t xml:space="preserve">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82AE50D"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it is typical to find inconsistent results from controlled studies </w:t>
      </w:r>
      <w:ins w:id="102" w:author="Ina Drabløs [2]" w:date="2025-04-04T14:47:00Z" w16du:dateUtc="2025-04-04T12:47:00Z">
        <w:r w:rsidR="00ED3F59">
          <w:rPr>
            <w:color w:val="000000"/>
          </w:rPr>
          <w:t xml:space="preserve">that </w:t>
        </w:r>
      </w:ins>
      <w:r w:rsidRPr="00D337F8">
        <w:rPr>
          <w:color w:val="000000"/>
        </w:rPr>
        <w:t>evaluat</w:t>
      </w:r>
      <w:ins w:id="103" w:author="Ina Drabløs [2]" w:date="2025-04-04T14:47:00Z" w16du:dateUtc="2025-04-04T12:47:00Z">
        <w:r w:rsidR="00ED3F59">
          <w:rPr>
            <w:color w:val="000000"/>
          </w:rPr>
          <w:t>e</w:t>
        </w:r>
      </w:ins>
      <w:del w:id="104" w:author="Ina Drabløs [2]" w:date="2025-04-04T14:47:00Z" w16du:dateUtc="2025-04-04T12:47:00Z">
        <w:r w:rsidRPr="00D337F8" w:rsidDel="00ED3F59">
          <w:rPr>
            <w:color w:val="000000"/>
          </w:rPr>
          <w:delText>ing</w:delText>
        </w:r>
      </w:del>
      <w:r w:rsidRPr="00D337F8">
        <w:rPr>
          <w:color w:val="000000"/>
        </w:rPr>
        <w:t xml:space="preserve">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w:t>
      </w:r>
      <w:commentRangeStart w:id="105"/>
      <w:r w:rsidR="00EE7345" w:rsidRPr="00266014">
        <w:t xml:space="preserve">infant </w:t>
      </w:r>
      <w:commentRangeEnd w:id="105"/>
      <w:r w:rsidR="00ED3F59">
        <w:rPr>
          <w:rStyle w:val="CommentReference"/>
        </w:rPr>
        <w:commentReference w:id="105"/>
      </w:r>
      <w:r w:rsidR="00EE7345" w:rsidRPr="00266014">
        <w:t xml:space="preserve">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106" w:name="_Toc195192986"/>
      <w:commentRangeStart w:id="107"/>
      <w:r w:rsidRPr="00EE7345">
        <w:t>Statistical</w:t>
      </w:r>
      <w:r w:rsidR="00531398" w:rsidRPr="00EE7345">
        <w:t xml:space="preserve"> Learning</w:t>
      </w:r>
      <w:commentRangeEnd w:id="107"/>
      <w:r w:rsidR="00ED3F59">
        <w:rPr>
          <w:rStyle w:val="CommentReference"/>
          <w:rFonts w:eastAsia="Times New Roman" w:cs="Times New Roman"/>
          <w:b w:val="0"/>
          <w:color w:val="auto"/>
        </w:rPr>
        <w:commentReference w:id="107"/>
      </w:r>
      <w:bookmarkEnd w:id="106"/>
    </w:p>
    <w:p w14:paraId="26DA6A00" w14:textId="3403A9DF"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xml:space="preserve">. </w:t>
      </w:r>
      <w:del w:id="108" w:author="Ina Drabløs [2]" w:date="2025-04-04T14:52:00Z" w16du:dateUtc="2025-04-04T12:52:00Z">
        <w:r w:rsidRPr="00EE7345" w:rsidDel="00ED3F59">
          <w:delText xml:space="preserve">It </w:delText>
        </w:r>
      </w:del>
      <w:ins w:id="109" w:author="Ina Drabløs [2]" w:date="2025-04-04T14:52:00Z" w16du:dateUtc="2025-04-04T12:52:00Z">
        <w:r w:rsidR="00ED3F59">
          <w:t xml:space="preserve">SLT </w:t>
        </w:r>
      </w:ins>
      <w:r w:rsidRPr="00EE7345">
        <w:t>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del w:id="110" w:author="Ina Drabløs [2]" w:date="2025-04-04T14:52:00Z" w16du:dateUtc="2025-04-04T12:52:00Z">
        <w:r w:rsidRPr="00970C9C" w:rsidDel="000E1E95">
          <w:rPr>
            <w:rFonts w:eastAsiaTheme="majorEastAsia"/>
          </w:rPr>
          <w:delText> </w:delText>
        </w:r>
      </w:del>
      <w:r w:rsidRPr="00EE7345">
        <w:t xml:space="preserve"> Predictive modeling prioritizes accuracy, using </w:t>
      </w:r>
      <w:r w:rsidRPr="00EE7345">
        <w:lastRenderedPageBreak/>
        <w:t>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the most common machine learning paradigm</w:t>
      </w:r>
      <w:del w:id="111" w:author="Ina Drabløs [2]" w:date="2025-04-04T14:53:00Z" w16du:dateUtc="2025-04-04T12:53:00Z">
        <w:r w:rsidR="00AE3C07" w:rsidRPr="00531398" w:rsidDel="000E1E95">
          <w:delText>,</w:delText>
        </w:r>
      </w:del>
      <w:r w:rsidR="00AE3C07" w:rsidRPr="00531398">
        <w:t xml:space="preserve"> learns to associate brain imaging data with specific </w:t>
      </w:r>
      <w:r w:rsidR="00AE3C07">
        <w:t>classifications</w:t>
      </w:r>
      <w:r w:rsidR="00AE3C07" w:rsidRPr="00531398">
        <w:t xml:space="preserve"> such as diagnostic groups. </w:t>
      </w:r>
      <w:commentRangeStart w:id="112"/>
      <w:r w:rsidR="00996B3F" w:rsidRPr="00531398">
        <w:t xml:space="preserve">This approach </w:t>
      </w:r>
      <w:commentRangeEnd w:id="112"/>
      <w:r w:rsidR="000E1E95">
        <w:rPr>
          <w:rStyle w:val="CommentReference"/>
        </w:rPr>
        <w:commentReference w:id="112"/>
      </w:r>
      <w:r w:rsidR="00996B3F" w:rsidRPr="00531398">
        <w:t xml:space="preserve">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113" w:name="_Toc195192987"/>
      <w:r>
        <w:t>Learning methods</w:t>
      </w:r>
      <w:bookmarkEnd w:id="113"/>
    </w:p>
    <w:p w14:paraId="394E4F04" w14:textId="5203A3B5" w:rsidR="008450EA" w:rsidRPr="008450EA" w:rsidRDefault="008450EA" w:rsidP="008450EA">
      <w:pPr>
        <w:pStyle w:val="Style4"/>
      </w:pPr>
      <w:bookmarkStart w:id="114" w:name="_Toc195192988"/>
      <w:r>
        <w:t>Linear Model</w:t>
      </w:r>
      <w:bookmarkEnd w:id="114"/>
    </w:p>
    <w:p w14:paraId="4D739818" w14:textId="77777777" w:rsidR="003310B9" w:rsidRDefault="003310B9" w:rsidP="000F1FC7">
      <w:pPr>
        <w:rPr>
          <w:color w:val="8DD873" w:themeColor="accent6" w:themeTint="99"/>
        </w:rPr>
      </w:pPr>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15" w:name="_Toc195192989"/>
      <w:r>
        <w:t>Decision Trees</w:t>
      </w:r>
      <w:bookmarkEnd w:id="115"/>
    </w:p>
    <w:p w14:paraId="168341EF" w14:textId="1CCADC20" w:rsidR="00E22262" w:rsidRDefault="00E22262" w:rsidP="00EE7345">
      <w:pPr>
        <w:jc w:val="center"/>
      </w:pPr>
      <w:r>
        <w:rPr>
          <w:noProof/>
          <w14:ligatures w14:val="standardContextual"/>
        </w:rPr>
        <w:drawing>
          <wp:inline distT="0" distB="0" distL="0" distR="0" wp14:anchorId="2D6B8B9F" wp14:editId="033ED35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1473FCF4" w14:textId="1134CAB7" w:rsidR="001103F8" w:rsidRPr="00EE7345" w:rsidRDefault="00EE7345" w:rsidP="00EE7345">
      <w:pPr>
        <w:rPr>
          <w:i/>
          <w:iCs/>
        </w:rPr>
      </w:pPr>
      <w:commentRangeStart w:id="116"/>
      <w:r w:rsidRPr="00EE7345">
        <w:rPr>
          <w:b/>
          <w:bCs/>
          <w:i/>
          <w:iCs/>
        </w:rPr>
        <w:t>Figure 2.</w:t>
      </w:r>
      <w:r w:rsidRPr="00EE7345">
        <w:rPr>
          <w:i/>
          <w:iCs/>
        </w:rPr>
        <w:t xml:space="preserve"> </w:t>
      </w:r>
      <w:commentRangeEnd w:id="116"/>
      <w:r w:rsidR="005B22CF">
        <w:rPr>
          <w:rStyle w:val="CommentReference"/>
        </w:rPr>
        <w:commentReference w:id="116"/>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07FE82C3" w:rsidR="00EE7345" w:rsidRDefault="00EE7345" w:rsidP="00516FEA">
      <w:r w:rsidRPr="00EE7345">
        <w:lastRenderedPageBreak/>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 xml:space="preserve">Unlike the simplicity of linear models, decision trees dynamically segment the </w:t>
      </w:r>
      <w:commentRangeStart w:id="117"/>
      <w:r w:rsidR="008450EA" w:rsidRPr="008450EA">
        <w:t>feature space</w:t>
      </w:r>
      <w:commentRangeEnd w:id="117"/>
      <w:r w:rsidR="005B22CF">
        <w:rPr>
          <w:rStyle w:val="CommentReference"/>
        </w:rPr>
        <w:commentReference w:id="117"/>
      </w:r>
      <w:r w:rsidR="008450EA" w:rsidRPr="008450EA">
        <w:t xml:space="preserv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118" w:name="_Toc195192990"/>
      <w:r>
        <w:t>Boost</w:t>
      </w:r>
      <w:r w:rsidR="00695905">
        <w:t>ing</w:t>
      </w:r>
      <w:bookmarkEnd w:id="118"/>
    </w:p>
    <w:p w14:paraId="1DA64028" w14:textId="6E9469F9" w:rsidR="00E22262" w:rsidRDefault="00EE7345" w:rsidP="00EE7345">
      <w:pPr>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rPr>
          <w:i/>
          <w:iCs/>
        </w:rPr>
      </w:pPr>
      <w:commentRangeStart w:id="119"/>
      <w:r w:rsidRPr="00EE7345">
        <w:rPr>
          <w:b/>
          <w:bCs/>
          <w:i/>
          <w:iCs/>
        </w:rPr>
        <w:t>Figure 3</w:t>
      </w:r>
      <w:commentRangeEnd w:id="119"/>
      <w:r w:rsidR="005B22CF">
        <w:rPr>
          <w:rStyle w:val="CommentReference"/>
        </w:rPr>
        <w:commentReference w:id="119"/>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w:t>
      </w:r>
      <w:r w:rsidRPr="00EE7345">
        <w:rPr>
          <w:i/>
          <w:iCs/>
        </w:rPr>
        <w:lastRenderedPageBreak/>
        <w:t>ensemble prediction is formed by summing the outputs of multiple trees, leading to improved accuracy and reduced training error over time.</w:t>
      </w:r>
    </w:p>
    <w:p w14:paraId="7F702157" w14:textId="523C43A0" w:rsidR="00E22262" w:rsidRPr="00257FD8"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that improve the overall fit by addressing errors from previous models. Figure 3 demonstrates how training error decreases as more trees are added, with the ensemble prediction formed by summing tree outputs for improved accuracy. Gradient Boosting, which operates similarly to </w:t>
      </w:r>
      <w:commentRangeStart w:id="120"/>
      <w:r w:rsidRPr="00257FD8">
        <w:t xml:space="preserve">gradient descent, </w:t>
      </w:r>
      <w:commentRangeEnd w:id="120"/>
      <w:r w:rsidR="005B22CF">
        <w:rPr>
          <w:rStyle w:val="CommentReference"/>
        </w:rPr>
        <w:commentReference w:id="120"/>
      </w:r>
      <w:r w:rsidRPr="00257FD8">
        <w:t xml:space="preserve">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w:t>
      </w:r>
      <w:commentRangeStart w:id="121"/>
      <w:r w:rsidRPr="00257FD8">
        <w:t xml:space="preserve">loss functions </w:t>
      </w:r>
      <w:commentRangeEnd w:id="121"/>
      <w:r w:rsidR="005B22CF">
        <w:rPr>
          <w:rStyle w:val="CommentReference"/>
        </w:rPr>
        <w:commentReference w:id="121"/>
      </w:r>
      <w:r w:rsidRPr="00257FD8">
        <w:t xml:space="preserve">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commentRangeStart w:id="122"/>
      <w:r w:rsidRPr="00257FD8">
        <w:t xml:space="preserve">Adjusting observation weights helps the models focus on challenging cases, </w:t>
      </w:r>
      <w:commentRangeEnd w:id="122"/>
      <w:r w:rsidR="005B22CF">
        <w:rPr>
          <w:rStyle w:val="CommentReference"/>
        </w:rPr>
        <w:commentReference w:id="122"/>
      </w:r>
      <w:r w:rsidRPr="00257FD8">
        <w:t xml:space="preserve">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0C012285"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123"/>
      <w:r w:rsidR="0031455B" w:rsidRPr="0031455B">
        <w:t>sets</w:t>
      </w:r>
      <w:commentRangeEnd w:id="123"/>
      <w:r w:rsidR="00D9785D">
        <w:rPr>
          <w:rStyle w:val="CommentReference"/>
        </w:rPr>
        <w:commentReference w:id="123"/>
      </w:r>
      <w:r w:rsidR="0031455B" w:rsidRPr="0031455B">
        <w:t xml:space="preserve"> how complex each decision tree </w:t>
      </w:r>
      <w:ins w:id="124" w:author="Ina Drabløs [2]" w:date="2025-04-04T15:52:00Z" w16du:dateUtc="2025-04-04T13:52:00Z">
        <w:r w:rsidR="00D9785D">
          <w:t xml:space="preserve">is </w:t>
        </w:r>
      </w:ins>
      <w:del w:id="125" w:author="Ina Drabløs [2]" w:date="2025-04-04T15:52:00Z" w16du:dateUtc="2025-04-04T13:52:00Z">
        <w:r w:rsidR="0031455B" w:rsidRPr="0031455B" w:rsidDel="00D9785D">
          <w:delText xml:space="preserve">can be </w:delText>
        </w:r>
      </w:del>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126"/>
      <w:proofErr w:type="spellStart"/>
      <w:r w:rsidR="00257FD8" w:rsidRPr="00257FD8">
        <w:rPr>
          <w:rFonts w:eastAsiaTheme="minorHAnsi"/>
        </w:rPr>
        <w:t>colsample_bytree</w:t>
      </w:r>
      <w:proofErr w:type="spellEnd"/>
      <w:r w:rsidR="00257FD8" w:rsidRPr="00257FD8">
        <w:rPr>
          <w:rFonts w:eastAsiaTheme="minorHAnsi"/>
        </w:rPr>
        <w:t xml:space="preserve"> </w:t>
      </w:r>
      <w:commentRangeEnd w:id="126"/>
      <w:r w:rsidR="00D9785D">
        <w:rPr>
          <w:rStyle w:val="CommentReference"/>
        </w:rPr>
        <w:commentReference w:id="126"/>
      </w:r>
      <w:r w:rsidR="00257FD8" w:rsidRPr="00257FD8">
        <w:rPr>
          <w:rFonts w:eastAsiaTheme="minorHAnsi"/>
        </w:rPr>
        <w:t xml:space="preserve">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127"/>
      <w:r w:rsidR="0031455B" w:rsidRPr="0031455B">
        <w:t>Together, these parameters help balance the model's ability to learn complex patterns with its ability to generalize well to new, unseen data.</w:t>
      </w:r>
      <w:commentRangeEnd w:id="127"/>
      <w:r w:rsidR="00112991">
        <w:rPr>
          <w:rStyle w:val="CommentReference"/>
        </w:rPr>
        <w:commentReference w:id="127"/>
      </w:r>
    </w:p>
    <w:p w14:paraId="00224E99" w14:textId="50A1CB71" w:rsidR="00D55F25" w:rsidRDefault="00D55F25" w:rsidP="00257FD8"/>
    <w:p w14:paraId="058BAD09" w14:textId="7A4D6B16"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del w:id="128" w:author="Ina Drabløs [2]" w:date="2025-04-04T15:56:00Z" w16du:dateUtc="2025-04-04T13:56:00Z">
        <w:r w:rsidRPr="00257FD8" w:rsidDel="00112991">
          <w:rPr>
            <w:rFonts w:eastAsiaTheme="minorHAnsi"/>
          </w:rPr>
          <w:delText xml:space="preserve">complex interactions </w:delText>
        </w:r>
      </w:del>
      <w:r w:rsidRPr="00257FD8">
        <w:rPr>
          <w:rFonts w:eastAsiaTheme="minorHAnsi"/>
        </w:rPr>
        <w:t xml:space="preserve">between variables </w:t>
      </w:r>
      <w:ins w:id="129" w:author="Ina Drabløs [2]" w:date="2025-04-04T15:56:00Z" w16du:dateUtc="2025-04-04T13:56:00Z">
        <w:r w:rsidR="00112991">
          <w:rPr>
            <w:rFonts w:eastAsiaTheme="minorHAnsi"/>
          </w:rPr>
          <w:t xml:space="preserve">to </w:t>
        </w:r>
      </w:ins>
      <w:r w:rsidRPr="00257FD8">
        <w:rPr>
          <w:rFonts w:eastAsiaTheme="minorHAnsi"/>
        </w:rPr>
        <w:t>predict</w:t>
      </w:r>
      <w:del w:id="130" w:author="Ina Drabløs [2]" w:date="2025-04-04T15:56:00Z" w16du:dateUtc="2025-04-04T13:56:00Z">
        <w:r w:rsidRPr="00257FD8" w:rsidDel="00112991">
          <w:rPr>
            <w:rFonts w:eastAsiaTheme="minorHAnsi"/>
          </w:rPr>
          <w:delText>ing</w:delText>
        </w:r>
      </w:del>
      <w:r w:rsidRPr="00257FD8">
        <w:rPr>
          <w:rFonts w:eastAsiaTheme="minorHAnsi"/>
        </w:rPr>
        <w:t xml:space="preserve">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Default="008D1DCE" w:rsidP="00346646">
      <w:pPr>
        <w:pStyle w:val="Style2"/>
      </w:pPr>
      <w:bookmarkStart w:id="131" w:name="_Toc195192991"/>
      <w:r w:rsidRPr="00207F5F">
        <w:t xml:space="preserve">The present </w:t>
      </w:r>
      <w:r w:rsidRPr="00195A4B">
        <w:t>study</w:t>
      </w:r>
      <w:bookmarkEnd w:id="131"/>
    </w:p>
    <w:p w14:paraId="41C7F322" w14:textId="77777777" w:rsidR="00D2005B" w:rsidRPr="00D2005B" w:rsidRDefault="00D2005B" w:rsidP="00E10DB4">
      <w:pPr>
        <w:rPr>
          <w:color w:val="4C94D8" w:themeColor="text2" w:themeTint="80"/>
        </w:rPr>
      </w:pPr>
      <w:r w:rsidRPr="00D2005B">
        <w:rPr>
          <w:rFonts w:eastAsiaTheme="majorEastAsia"/>
          <w:color w:val="4C94D8" w:themeColor="text2" w:themeTint="80"/>
        </w:rPr>
        <w:t>Study Design</w:t>
      </w:r>
    </w:p>
    <w:p w14:paraId="2EC740FC" w14:textId="77777777" w:rsidR="00D2005B" w:rsidRPr="00D2005B" w:rsidRDefault="00D2005B" w:rsidP="00E10DB4">
      <w:pPr>
        <w:rPr>
          <w:color w:val="4C94D8" w:themeColor="text2" w:themeTint="80"/>
        </w:rPr>
      </w:pPr>
      <w:r w:rsidRPr="00D2005B">
        <w:rPr>
          <w:color w:val="4C94D8" w:themeColor="text2" w:themeTint="80"/>
        </w:rPr>
        <w:t>Overview of the research framework.</w:t>
      </w:r>
    </w:p>
    <w:p w14:paraId="2D14D106" w14:textId="77777777" w:rsidR="00D2005B" w:rsidRPr="00D2005B" w:rsidRDefault="00D2005B" w:rsidP="00E10DB4">
      <w:pPr>
        <w:rPr>
          <w:color w:val="4C94D8" w:themeColor="text2" w:themeTint="80"/>
        </w:rPr>
      </w:pPr>
      <w:r w:rsidRPr="00D2005B">
        <w:rPr>
          <w:color w:val="4C94D8" w:themeColor="text2" w:themeTint="80"/>
        </w:rPr>
        <w:t>Hypotheses regarding differences between clinical and healthy samples.</w:t>
      </w:r>
    </w:p>
    <w:p w14:paraId="63B56A9D" w14:textId="77777777" w:rsidR="00D2005B" w:rsidRPr="00D2005B" w:rsidRDefault="00D2005B" w:rsidP="00D2005B"/>
    <w:p w14:paraId="215806FB" w14:textId="60BF046B" w:rsidR="00257FD8" w:rsidRPr="00065955" w:rsidRDefault="00065955" w:rsidP="00065955">
      <w:r w:rsidRPr="00065955">
        <w:t xml:space="preserve">The present study strives to bridge the gap between neuroimaging advancements and the ongoing challenges posed by discrepancies in symptom reporting for </w:t>
      </w:r>
      <w:r>
        <w:t xml:space="preserve">adolescent </w:t>
      </w:r>
      <w:r w:rsidRPr="00065955">
        <w:t>OCD. While MRI studies pr</w:t>
      </w:r>
      <w:r>
        <w:t>ovide</w:t>
      </w:r>
      <w:r w:rsidRPr="00065955">
        <w:t xml:space="preserve"> insights into the neurobiological underpinnings of OCD, variations between parent and self-reports often result in inconsistencies in diagnosing and evaluating the disorder's severity, potentially impacting treatment efficacy. Notably, symptom reports of externalizing behaviors, such as </w:t>
      </w:r>
      <w:r>
        <w:t>compulsions</w:t>
      </w:r>
      <w:r w:rsidRPr="00065955">
        <w:t xml:space="preserve">, demonstrate greater consistency compared to internalizing behaviors like </w:t>
      </w:r>
      <w:r>
        <w:t>obsessions</w:t>
      </w:r>
      <w:r w:rsidRPr="00065955">
        <w:t xml:space="preserve">, underscoring the impact of information source on report reliability. To tackle these issues, our study explores the potential of structural brain data in predicting the severity of two higher-level OCD symptom domains—internalizing and externalizing—as reported by adolescents and their parents. Utilizing </w:t>
      </w:r>
      <w:r>
        <w:t xml:space="preserve">the </w:t>
      </w:r>
      <w:proofErr w:type="spellStart"/>
      <w:r w:rsidRPr="00065955">
        <w:t>XGBoost</w:t>
      </w:r>
      <w:proofErr w:type="spellEnd"/>
      <w:r>
        <w:t xml:space="preserve"> </w:t>
      </w:r>
      <w:r w:rsidRPr="00065955">
        <w:t xml:space="preserve">algorithm, the study aims to develop predictive models that capture the nuanced differences in symptom reporting. This research aims to deepen our understanding of how neuroimaging data can enhance </w:t>
      </w:r>
      <w:r>
        <w:t xml:space="preserve">symptom </w:t>
      </w:r>
      <w:r w:rsidRPr="00065955">
        <w:t>assessments in adolescent OCD, ultimately contributing to improved personalized treatment outcomes.</w:t>
      </w:r>
    </w:p>
    <w:p w14:paraId="14944ADC" w14:textId="766EBD8E" w:rsidR="00195A4B" w:rsidRDefault="00A31557" w:rsidP="00257FD8">
      <w:pPr>
        <w:pStyle w:val="Style3"/>
      </w:pPr>
      <w:bookmarkStart w:id="132" w:name="_Toc195192992"/>
      <w:r w:rsidRPr="00207F5F">
        <w:lastRenderedPageBreak/>
        <w:t>Research</w:t>
      </w:r>
      <w:r w:rsidR="00863E57" w:rsidRPr="00207F5F">
        <w:t xml:space="preserve"> question</w:t>
      </w:r>
      <w:bookmarkEnd w:id="132"/>
    </w:p>
    <w:p w14:paraId="4FE2ACB9" w14:textId="5D03BF93" w:rsidR="00F83F79" w:rsidRDefault="00F83F79" w:rsidP="00257FD8">
      <w:r w:rsidRPr="00F83F79">
        <w:t>Can structural brain data be used to predict the level of OCD symptoms reported by youths and parents?</w:t>
      </w:r>
      <w:r w:rsidR="00402F86">
        <w:t xml:space="preserve"> </w:t>
      </w:r>
    </w:p>
    <w:p w14:paraId="757CEE0B" w14:textId="038244E2" w:rsidR="00257FD8" w:rsidRDefault="00257FD8" w:rsidP="00257FD8">
      <w:r>
        <w:t xml:space="preserve">Supplementary questions: </w:t>
      </w:r>
    </w:p>
    <w:p w14:paraId="465B14C4" w14:textId="35E89E0A" w:rsidR="00257FD8" w:rsidRDefault="00257FD8" w:rsidP="00257FD8">
      <w:r w:rsidRPr="00257FD8">
        <w:t>Is the predictive accuracy of structural brain data</w:t>
      </w:r>
      <w:r w:rsidR="0089078D">
        <w:t xml:space="preserve"> </w:t>
      </w:r>
      <w:r w:rsidRPr="00257FD8">
        <w:t xml:space="preserve">for </w:t>
      </w:r>
      <w:r w:rsidR="0089078D" w:rsidRPr="00257FD8">
        <w:t>internalizing d</w:t>
      </w:r>
      <w:r w:rsidR="0089078D">
        <w:t xml:space="preserve">omain </w:t>
      </w:r>
      <w:r w:rsidR="0089078D" w:rsidRPr="00257FD8">
        <w:t xml:space="preserve">higher </w:t>
      </w:r>
      <w:r w:rsidR="0089078D">
        <w:t xml:space="preserve">for </w:t>
      </w:r>
      <w:r w:rsidRPr="00257FD8">
        <w:t>self-reported symptoms than for parent-reported symptoms?</w:t>
      </w:r>
    </w:p>
    <w:p w14:paraId="27C29789" w14:textId="573D0A00" w:rsidR="0089078D" w:rsidRPr="00257FD8" w:rsidRDefault="0089078D" w:rsidP="0089078D">
      <w:r w:rsidRPr="00257FD8">
        <w:t>Is the predictive accuracy of structural brain data</w:t>
      </w:r>
      <w:r>
        <w:t xml:space="preserve"> </w:t>
      </w:r>
      <w:r w:rsidRPr="00257FD8">
        <w:t xml:space="preserve">for </w:t>
      </w:r>
      <w:r>
        <w:t>externalizing</w:t>
      </w:r>
      <w:r w:rsidRPr="00257FD8">
        <w:t xml:space="preserve"> d</w:t>
      </w:r>
      <w:r>
        <w:t xml:space="preserve">omain </w:t>
      </w:r>
      <w:r w:rsidRPr="00257FD8">
        <w:t xml:space="preserve">higher </w:t>
      </w:r>
      <w:r>
        <w:t>for</w:t>
      </w:r>
      <w:r w:rsidRPr="0089078D">
        <w:t xml:space="preserve"> </w:t>
      </w:r>
      <w:r w:rsidRPr="00257FD8">
        <w:t>parent-reported symptoms than for self-reported symptoms?</w:t>
      </w:r>
    </w:p>
    <w:p w14:paraId="61E382CC" w14:textId="77777777" w:rsidR="00257FD8" w:rsidRDefault="00257FD8" w:rsidP="00257FD8"/>
    <w:p w14:paraId="6B32B597" w14:textId="77777777" w:rsidR="009520BB" w:rsidRDefault="009520BB" w:rsidP="009520BB">
      <w:pPr>
        <w:pStyle w:val="Style1"/>
      </w:pPr>
      <w:bookmarkStart w:id="133" w:name="_Toc194515202"/>
      <w:bookmarkStart w:id="134" w:name="_Toc195192993"/>
      <w:r w:rsidRPr="00195A4B">
        <w:t>Methods</w:t>
      </w:r>
      <w:bookmarkEnd w:id="133"/>
      <w:bookmarkEnd w:id="134"/>
    </w:p>
    <w:p w14:paraId="5CC1F36E" w14:textId="4A3AB97F" w:rsidR="00834C20" w:rsidRPr="005F02A9" w:rsidRDefault="009520BB" w:rsidP="005F02A9">
      <w:pPr>
        <w:pStyle w:val="Style2"/>
      </w:pPr>
      <w:bookmarkStart w:id="135" w:name="_Toc194515203"/>
      <w:bookmarkStart w:id="136" w:name="_Toc195192994"/>
      <w:r>
        <w:t>Data Source and Collection Procedures</w:t>
      </w:r>
      <w:bookmarkEnd w:id="135"/>
      <w:bookmarkEnd w:id="136"/>
    </w:p>
    <w:p w14:paraId="1ABC566D" w14:textId="4B41C02B" w:rsidR="00834FCC" w:rsidRDefault="009520BB" w:rsidP="009520BB">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comprehensive decade-long research initiative in the United States</w:t>
      </w:r>
      <w:r w:rsidR="004D5907">
        <w:t xml:space="preserve"> (US)</w:t>
      </w:r>
      <w:r w:rsidRPr="00346646">
        <w:t xml:space="preserve"> </w:t>
      </w:r>
      <w:r w:rsidR="005F02A9" w:rsidRPr="00B81AF5">
        <w:rPr>
          <w:color w:val="000000" w:themeColor="text1"/>
        </w:rPr>
        <w:t xml:space="preserve">designed to enhance our understanding of factors influencing health and risk factors for physical and mental health </w:t>
      </w:r>
      <w:r w:rsidR="005F02A9">
        <w:rPr>
          <w:color w:val="000000" w:themeColor="text1"/>
        </w:rPr>
        <w:t>problems during adolescence</w:t>
      </w:r>
      <w:r w:rsidR="005F02A9" w:rsidRPr="00B81AF5">
        <w:rPr>
          <w:color w:val="000000" w:themeColor="text1"/>
        </w:rPr>
        <w:t>.</w:t>
      </w:r>
      <w:r w:rsidR="005817F5">
        <w:rPr>
          <w:color w:val="000000" w:themeColor="text1"/>
        </w:rPr>
        <w:t xml:space="preserve"> </w:t>
      </w:r>
      <w:r w:rsidR="005F02A9">
        <w:t>The study t</w:t>
      </w:r>
      <w:r w:rsidRPr="00346646">
        <w:t>rack</w:t>
      </w:r>
      <w:r w:rsidR="005F02A9">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005F02A9" w:rsidRPr="005F02A9">
        <w:t xml:space="preserve"> </w:t>
      </w:r>
      <w:r w:rsidR="005F02A9" w:rsidRPr="00560893">
        <w:t>This age range includes a crucial developmental stage,</w:t>
      </w:r>
      <w:r w:rsidR="005F02A9">
        <w:t xml:space="preserve"> when exposure to</w:t>
      </w:r>
      <w:r w:rsidR="005F02A9" w:rsidRPr="00560893">
        <w:t xml:space="preserve"> substance use, and the start of several mental health conditions take place.</w:t>
      </w:r>
      <w:r w:rsidR="005F02A9" w:rsidRPr="005F02A9">
        <w:rPr>
          <w:color w:val="000000" w:themeColor="text1"/>
        </w:rPr>
        <w:t xml:space="preserve"> </w:t>
      </w:r>
      <w:r w:rsidR="005F02A9">
        <w:rPr>
          <w:color w:val="000000" w:themeColor="text1"/>
        </w:rPr>
        <w:t>The study</w:t>
      </w:r>
      <w:r w:rsidR="005F02A9" w:rsidRPr="00B81AF5">
        <w:rPr>
          <w:color w:val="000000" w:themeColor="text1"/>
        </w:rPr>
        <w:t xml:space="preserve"> includes </w:t>
      </w:r>
      <w:r w:rsidR="00B47D2A">
        <w:rPr>
          <w:color w:val="000000" w:themeColor="text1"/>
        </w:rPr>
        <w:t xml:space="preserve">around </w:t>
      </w:r>
      <w:r w:rsidR="005F02A9" w:rsidRPr="00B81AF5">
        <w:rPr>
          <w:color w:val="000000" w:themeColor="text1"/>
        </w:rPr>
        <w:t xml:space="preserve">12,000 children at baseline, recruited from 21 research sites </w:t>
      </w:r>
      <w:r w:rsidR="005F02A9">
        <w:rPr>
          <w:color w:val="000000" w:themeColor="text1"/>
        </w:rPr>
        <w:fldChar w:fldCharType="begin"/>
      </w:r>
      <w:r w:rsidR="005F02A9">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005F02A9">
        <w:rPr>
          <w:color w:val="000000" w:themeColor="text1"/>
        </w:rPr>
        <w:fldChar w:fldCharType="separate"/>
      </w:r>
      <w:r w:rsidR="005F02A9">
        <w:rPr>
          <w:noProof/>
          <w:color w:val="000000" w:themeColor="text1"/>
        </w:rPr>
        <w:t>(Karcher &amp; Barch, 2021)</w:t>
      </w:r>
      <w:r w:rsidR="005F02A9">
        <w:rPr>
          <w:color w:val="000000" w:themeColor="text1"/>
        </w:rPr>
        <w:fldChar w:fldCharType="end"/>
      </w:r>
      <w:r w:rsidR="005F02A9">
        <w:rPr>
          <w:color w:val="000000" w:themeColor="text1"/>
        </w:rPr>
        <w:t xml:space="preserve">. </w:t>
      </w:r>
      <w:r w:rsidR="005F02A9" w:rsidRPr="00B81AF5">
        <w:rPr>
          <w:color w:val="000000" w:themeColor="text1"/>
        </w:rPr>
        <w:t>To ensure the cohort is diverse and representative</w:t>
      </w:r>
      <w:r w:rsidR="00E87A34" w:rsidRPr="00E87A34">
        <w:rPr>
          <w:color w:val="000000" w:themeColor="text1"/>
        </w:rPr>
        <w:t>,</w:t>
      </w:r>
      <w:r w:rsidR="005F02A9" w:rsidRPr="00E87A34">
        <w:rPr>
          <w:color w:val="000000" w:themeColor="text1"/>
        </w:rPr>
        <w:t xml:space="preserve"> the </w:t>
      </w:r>
      <w:r w:rsidR="003E6209">
        <w:rPr>
          <w:color w:val="000000" w:themeColor="text1"/>
        </w:rPr>
        <w:t xml:space="preserve">ABCD </w:t>
      </w:r>
      <w:r w:rsidR="005F02A9" w:rsidRPr="00E87A34">
        <w:rPr>
          <w:color w:val="000000" w:themeColor="text1"/>
        </w:rPr>
        <w:t>study employs a multi-stage probability sampling technique, along with weighting methods and stratified sampling within specific regions to minimize selection bias</w:t>
      </w:r>
      <w:r w:rsidR="005817F5">
        <w:rPr>
          <w:color w:val="000000" w:themeColor="text1"/>
        </w:rPr>
        <w:t xml:space="preserve">, thus increasing the </w:t>
      </w:r>
      <w:r w:rsidR="005817F5" w:rsidRPr="00E87A34">
        <w:rPr>
          <w:color w:val="000000" w:themeColor="text1"/>
        </w:rPr>
        <w:t>generalizability of the findings</w:t>
      </w:r>
      <w:r w:rsidR="00E87A34" w:rsidRPr="00E87A34">
        <w:rPr>
          <w:color w:val="000000" w:themeColor="text1"/>
        </w:rPr>
        <w:t xml:space="preserve"> </w:t>
      </w:r>
      <w:r w:rsidR="00E87A34" w:rsidRPr="00E87A34">
        <w:rPr>
          <w:color w:val="000000" w:themeColor="text1"/>
        </w:rPr>
        <w:fldChar w:fldCharType="begin"/>
      </w:r>
      <w:r w:rsidR="00E87A34" w:rsidRPr="00E87A34">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schema":"https://github.com/citation-style-language/schema/raw/master/csl-citation.json"} </w:instrText>
      </w:r>
      <w:r w:rsidR="00E87A34" w:rsidRPr="00E87A34">
        <w:rPr>
          <w:color w:val="000000" w:themeColor="text1"/>
        </w:rPr>
        <w:fldChar w:fldCharType="separate"/>
      </w:r>
      <w:r w:rsidR="00E87A34" w:rsidRPr="00E87A34">
        <w:rPr>
          <w:noProof/>
          <w:color w:val="000000" w:themeColor="text1"/>
        </w:rPr>
        <w:t>(Garavan et al., 2018)</w:t>
      </w:r>
      <w:r w:rsidR="00E87A34" w:rsidRPr="00E87A34">
        <w:rPr>
          <w:color w:val="000000" w:themeColor="text1"/>
        </w:rPr>
        <w:fldChar w:fldCharType="end"/>
      </w:r>
      <w:r w:rsidR="005F02A9" w:rsidRPr="00E87A34">
        <w:rPr>
          <w:color w:val="000000" w:themeColor="text1"/>
        </w:rPr>
        <w:t xml:space="preserve">. </w:t>
      </w:r>
      <w:r w:rsidR="00560893" w:rsidRPr="00E87A34">
        <w:rPr>
          <w:color w:val="000000" w:themeColor="text1"/>
        </w:rPr>
        <w:t>ABCD comprises a wide range of behavioral</w:t>
      </w:r>
      <w:r w:rsidR="00433338">
        <w:rPr>
          <w:color w:val="000000" w:themeColor="text1"/>
        </w:rPr>
        <w:t xml:space="preserve"> </w:t>
      </w:r>
      <w:r w:rsidR="00433338">
        <w:rPr>
          <w:color w:val="000000" w:themeColor="text1"/>
        </w:rPr>
        <w:fldChar w:fldCharType="begin"/>
      </w:r>
      <w:r w:rsidR="00433338">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433338">
        <w:rPr>
          <w:color w:val="000000" w:themeColor="text1"/>
        </w:rPr>
        <w:fldChar w:fldCharType="separate"/>
      </w:r>
      <w:r w:rsidR="00433338">
        <w:rPr>
          <w:noProof/>
          <w:color w:val="000000" w:themeColor="text1"/>
        </w:rPr>
        <w:t>(Barch et al., 2018)</w:t>
      </w:r>
      <w:r w:rsidR="00433338">
        <w:rPr>
          <w:color w:val="000000" w:themeColor="text1"/>
        </w:rPr>
        <w:fldChar w:fldCharType="end"/>
      </w:r>
      <w:r w:rsidR="00433338">
        <w:rPr>
          <w:color w:val="000000" w:themeColor="text1"/>
        </w:rPr>
        <w:t xml:space="preserve">, </w:t>
      </w:r>
      <w:r w:rsidR="00560893" w:rsidRPr="00E87A34">
        <w:rPr>
          <w:color w:val="000000" w:themeColor="text1"/>
        </w:rPr>
        <w:t xml:space="preserve">multimodal brain imaging </w:t>
      </w:r>
      <w:r w:rsidR="00560893" w:rsidRPr="00E87A34">
        <w:rPr>
          <w:color w:val="000000" w:themeColor="text1"/>
        </w:rPr>
        <w:fldChar w:fldCharType="begin"/>
      </w:r>
      <w:r w:rsidR="00560893" w:rsidRPr="00E87A34">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60893" w:rsidRPr="00E87A34">
        <w:rPr>
          <w:color w:val="000000" w:themeColor="text1"/>
        </w:rPr>
        <w:fldChar w:fldCharType="separate"/>
      </w:r>
      <w:r w:rsidR="00560893" w:rsidRPr="00E87A34">
        <w:rPr>
          <w:noProof/>
          <w:color w:val="000000" w:themeColor="text1"/>
        </w:rPr>
        <w:t>(Casey et al., 2018)</w:t>
      </w:r>
      <w:r w:rsidR="00560893" w:rsidRPr="00E87A34">
        <w:rPr>
          <w:color w:val="000000" w:themeColor="text1"/>
        </w:rPr>
        <w:fldChar w:fldCharType="end"/>
      </w:r>
      <w:r w:rsidR="00560893" w:rsidRPr="00E87A34">
        <w:rPr>
          <w:color w:val="000000" w:themeColor="text1"/>
        </w:rPr>
        <w:t>, and other evaluations</w:t>
      </w:r>
      <w:r w:rsidR="005F02A9" w:rsidRPr="00E87A34">
        <w:rPr>
          <w:color w:val="000000" w:themeColor="text1"/>
        </w:rPr>
        <w:t xml:space="preserve"> </w:t>
      </w:r>
      <w:r w:rsidR="005F02A9" w:rsidRPr="00E87A34">
        <w:rPr>
          <w:color w:val="000000" w:themeColor="text1"/>
        </w:rPr>
        <w:fldChar w:fldCharType="begin"/>
      </w:r>
      <w:r w:rsidR="00433338">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label":"page"}],"schema":"https://github.com/citation-style-language/schema/raw/master/csl-citation.json"} </w:instrText>
      </w:r>
      <w:r w:rsidR="005F02A9" w:rsidRPr="00E87A34">
        <w:rPr>
          <w:color w:val="000000" w:themeColor="text1"/>
        </w:rPr>
        <w:fldChar w:fldCharType="separate"/>
      </w:r>
      <w:r w:rsidR="00433338">
        <w:rPr>
          <w:noProof/>
          <w:color w:val="000000" w:themeColor="text1"/>
        </w:rPr>
        <w:t>(Zucker et al., 2018)</w:t>
      </w:r>
      <w:r w:rsidR="005F02A9" w:rsidRPr="00E87A34">
        <w:rPr>
          <w:color w:val="000000" w:themeColor="text1"/>
        </w:rPr>
        <w:fldChar w:fldCharType="end"/>
      </w:r>
      <w:r w:rsidR="005F02A9" w:rsidRPr="00E87A34">
        <w:rPr>
          <w:color w:val="000000" w:themeColor="text1"/>
        </w:rPr>
        <w:t xml:space="preserve">. </w:t>
      </w:r>
      <w:r w:rsidRPr="00E87A34">
        <w:rPr>
          <w:color w:val="000000" w:themeColor="text1"/>
        </w:rPr>
        <w:t xml:space="preserve">It conducts annual lab-based evaluations and biannual imaging scans to assess mental and physical </w:t>
      </w:r>
      <w:r w:rsidRPr="00B81AF5">
        <w:rPr>
          <w:color w:val="000000" w:themeColor="text1"/>
        </w:rPr>
        <w:t>health metrics</w:t>
      </w:r>
      <w:r w:rsidR="005F02A9">
        <w:rPr>
          <w:color w:val="000000" w:themeColor="text1"/>
        </w:rPr>
        <w:t xml:space="preserve"> </w:t>
      </w:r>
      <w:r w:rsidR="005F02A9">
        <w:rPr>
          <w:color w:val="000000" w:themeColor="text1"/>
        </w:rPr>
        <w:fldChar w:fldCharType="begin"/>
      </w:r>
      <w:r w:rsidR="005F02A9">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schema":"https://github.com/citation-style-language/schema/raw/master/csl-citation.json"} </w:instrText>
      </w:r>
      <w:r w:rsidR="005F02A9">
        <w:rPr>
          <w:color w:val="000000" w:themeColor="text1"/>
        </w:rPr>
        <w:fldChar w:fldCharType="separate"/>
      </w:r>
      <w:r w:rsidR="005F02A9">
        <w:rPr>
          <w:noProof/>
          <w:color w:val="000000" w:themeColor="text1"/>
        </w:rPr>
        <w:t>(Saragosa-Harris et al., 2022)</w:t>
      </w:r>
      <w:r w:rsidR="005F02A9">
        <w:rPr>
          <w:color w:val="000000" w:themeColor="text1"/>
        </w:rPr>
        <w:fldChar w:fldCharType="end"/>
      </w:r>
      <w:r w:rsidR="005F02A9">
        <w:rPr>
          <w:color w:val="000000" w:themeColor="text1"/>
        </w:rPr>
        <w:t>.</w:t>
      </w:r>
      <w:r w:rsidR="005F02A9" w:rsidRPr="005F02A9">
        <w:rPr>
          <w:color w:val="000000" w:themeColor="text1"/>
        </w:rPr>
        <w:t xml:space="preserve"> </w:t>
      </w:r>
    </w:p>
    <w:p w14:paraId="7AEBD0AE" w14:textId="60996D67" w:rsidR="00D2005B" w:rsidRDefault="009520BB" w:rsidP="00E87A34">
      <w:pPr>
        <w:pStyle w:val="Style2"/>
      </w:pPr>
      <w:bookmarkStart w:id="137" w:name="_Toc194515205"/>
      <w:bookmarkStart w:id="138" w:name="_Toc195192995"/>
      <w:r w:rsidRPr="00207F5F">
        <w:t>Data acquisition</w:t>
      </w:r>
      <w:bookmarkEnd w:id="137"/>
      <w:bookmarkEnd w:id="138"/>
    </w:p>
    <w:p w14:paraId="1B57DEF1" w14:textId="615A0967" w:rsidR="00A01D23" w:rsidRPr="00B47D2A" w:rsidRDefault="00A01D23" w:rsidP="00A01D23">
      <w:pPr>
        <w:rPr>
          <w:color w:val="000000" w:themeColor="text1"/>
        </w:rPr>
      </w:pPr>
      <w:r w:rsidRPr="00A01D23">
        <w:t>The data utilized in this thesis is sourced from the ABCD Data Release 5.1 (available at https://nda.nih.gov/study.html?id=2313). This re</w:t>
      </w:r>
      <w:r w:rsidR="007F4EE8">
        <w:t>pository</w:t>
      </w:r>
      <w:r w:rsidRPr="00A01D23">
        <w:t xml:space="preserve"> includes </w:t>
      </w:r>
      <w:r w:rsidRPr="00B47D2A">
        <w:t xml:space="preserve">high-quality longitudinal data from approximately 11,880 research participants. </w:t>
      </w:r>
      <w:r w:rsidR="007F4EE8">
        <w:t>It</w:t>
      </w:r>
      <w:r w:rsidRPr="00B47D2A">
        <w:t xml:space="preserve"> comprises </w:t>
      </w:r>
      <w:r w:rsidR="005D3D09">
        <w:t>of a diverse range of</w:t>
      </w:r>
      <w:r w:rsidR="00E672F1" w:rsidRPr="00A01D23">
        <w:t xml:space="preserve"> assessment</w:t>
      </w:r>
      <w:r w:rsidR="007F4EE8">
        <w:t>s</w:t>
      </w:r>
      <w:r w:rsidR="003E6209">
        <w:t xml:space="preserve">, </w:t>
      </w:r>
      <w:r w:rsidR="00E672F1">
        <w:lastRenderedPageBreak/>
        <w:t>including</w:t>
      </w:r>
      <w:r w:rsidR="00E672F1" w:rsidRPr="00A01D23">
        <w:t xml:space="preserve"> </w:t>
      </w:r>
      <w:r w:rsidR="004D5907">
        <w:t xml:space="preserve">demographic, </w:t>
      </w:r>
      <w:r w:rsidR="00E672F1" w:rsidRPr="00A01D23">
        <w:t>mental healt</w:t>
      </w:r>
      <w:r w:rsidR="007F4EE8">
        <w:t>h</w:t>
      </w:r>
      <w:r w:rsidR="004D5907">
        <w:t xml:space="preserve"> </w:t>
      </w:r>
      <w:r w:rsidR="007F4EE8">
        <w:t>and</w:t>
      </w:r>
      <w:r w:rsidR="00E672F1" w:rsidRPr="00B47D2A">
        <w:t xml:space="preserve"> </w:t>
      </w:r>
      <w:r w:rsidRPr="00B47D2A">
        <w:t xml:space="preserve">tabulated sMRI data </w:t>
      </w:r>
      <w:r w:rsidRPr="00B47D2A">
        <w:fldChar w:fldCharType="begin"/>
      </w:r>
      <w:r w:rsidRPr="00B47D2A">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schema":"https://github.com/citation-style-language/schema/raw/master/csl-citation.json"} </w:instrText>
      </w:r>
      <w:r w:rsidRPr="00B47D2A">
        <w:fldChar w:fldCharType="separate"/>
      </w:r>
      <w:r w:rsidRPr="00B47D2A">
        <w:t>(Haist &amp; Jernigan, 2023)</w:t>
      </w:r>
      <w:r w:rsidRPr="00B47D2A">
        <w:fldChar w:fldCharType="end"/>
      </w:r>
      <w:r w:rsidRPr="00E87A34">
        <w:t>.</w:t>
      </w:r>
      <w:r w:rsidRPr="00E87A34">
        <w:rPr>
          <w:rFonts w:eastAsiaTheme="majorEastAsia"/>
        </w:rPr>
        <w:t> </w:t>
      </w:r>
      <w:r w:rsidR="00B47D2A" w:rsidRPr="00B47D2A">
        <w:t xml:space="preserve">To ensure consistency in data </w:t>
      </w:r>
      <w:r w:rsidR="004D5907">
        <w:t>analysis</w:t>
      </w:r>
      <w:r w:rsidR="00B47D2A" w:rsidRPr="00B47D2A">
        <w:t xml:space="preserve">, </w:t>
      </w:r>
      <w:r w:rsidR="004D5907">
        <w:t>this study utilizes only</w:t>
      </w:r>
      <w:r w:rsidR="00B47D2A" w:rsidRPr="00B47D2A">
        <w:t xml:space="preserve"> the year two follow-up time point, as it provided the most comprehensive available </w:t>
      </w:r>
      <w:r w:rsidR="007806BF">
        <w:t xml:space="preserve">data </w:t>
      </w:r>
      <w:r w:rsidR="00B47D2A" w:rsidRPr="00B47D2A">
        <w:t>across all</w:t>
      </w:r>
      <w:r w:rsidR="007806BF">
        <w:t xml:space="preserve"> key</w:t>
      </w:r>
      <w:r w:rsidR="00B47D2A" w:rsidRPr="00B47D2A">
        <w:t xml:space="preserve"> variables of interest, including</w:t>
      </w:r>
      <w:r w:rsidR="007806BF">
        <w:t xml:space="preserve">, neuroimaging </w:t>
      </w:r>
      <w:r w:rsidR="00B47D2A" w:rsidRPr="00B47D2A">
        <w:t>data and questionnaire responses.</w:t>
      </w:r>
    </w:p>
    <w:p w14:paraId="37FF88FB" w14:textId="21BDDF39" w:rsidR="00E10DB4" w:rsidRPr="00D2005B" w:rsidRDefault="00EF326E" w:rsidP="00A01D23">
      <w:r>
        <w:rPr>
          <w:color w:val="92D050"/>
        </w:rPr>
        <w:t xml:space="preserve">REK stuff </w:t>
      </w:r>
      <w:proofErr w:type="spellStart"/>
      <w:r>
        <w:rPr>
          <w:color w:val="92D050"/>
        </w:rPr>
        <w:t>hereeeee</w:t>
      </w:r>
      <w:proofErr w:type="spellEnd"/>
      <w:r>
        <w:rPr>
          <w:color w:val="92D050"/>
        </w:rPr>
        <w:t xml:space="preserve"> </w:t>
      </w:r>
    </w:p>
    <w:p w14:paraId="24D24139" w14:textId="77777777" w:rsidR="009520BB" w:rsidRDefault="009520BB" w:rsidP="009520BB">
      <w:pPr>
        <w:pStyle w:val="Style3"/>
      </w:pPr>
      <w:bookmarkStart w:id="139" w:name="_Toc194515206"/>
      <w:bookmarkStart w:id="140" w:name="_Toc195192996"/>
      <w:commentRangeStart w:id="141"/>
      <w:r w:rsidRPr="00ED3E68">
        <w:t>Structural</w:t>
      </w:r>
      <w:r>
        <w:t xml:space="preserve"> MRI</w:t>
      </w:r>
      <w:bookmarkEnd w:id="139"/>
      <w:bookmarkEnd w:id="140"/>
      <w:commentRangeEnd w:id="141"/>
      <w:r w:rsidR="00263C91">
        <w:rPr>
          <w:rStyle w:val="CommentReference"/>
          <w:rFonts w:eastAsia="Times New Roman" w:cs="Times New Roman"/>
          <w:b w:val="0"/>
          <w:i w:val="0"/>
          <w:color w:val="auto"/>
        </w:rPr>
        <w:commentReference w:id="141"/>
      </w:r>
    </w:p>
    <w:p w14:paraId="1E661DB6" w14:textId="679999A5" w:rsidR="00EF326E" w:rsidRDefault="004D5907" w:rsidP="00EF326E">
      <w:pPr>
        <w:rPr>
          <w:rStyle w:val="apple-converted-space"/>
          <w:rFonts w:ascii="-webkit-standard" w:eastAsiaTheme="majorEastAsia" w:hAnsi="-webkit-standard"/>
          <w:color w:val="000000"/>
          <w:sz w:val="27"/>
          <w:szCs w:val="27"/>
        </w:rPr>
      </w:pPr>
      <w:r>
        <w:t>Neuroimaging data is collected multimodally</w:t>
      </w:r>
      <w:r w:rsidR="003E6209">
        <w:t>. Thus,</w:t>
      </w:r>
      <w:r>
        <w:t xml:space="preserve"> </w:t>
      </w:r>
      <w:r w:rsidR="00587B7E" w:rsidRPr="00587B7E">
        <w:t xml:space="preserve">ABCD </w:t>
      </w:r>
      <w:r>
        <w:t xml:space="preserve">developed </w:t>
      </w:r>
      <w:r w:rsidR="00587B7E" w:rsidRPr="00587B7E">
        <w:t>a</w:t>
      </w:r>
      <w:r w:rsidR="0017038A">
        <w:t xml:space="preserve"> </w:t>
      </w:r>
      <w:r w:rsidR="00587B7E" w:rsidRPr="00587B7E">
        <w:t xml:space="preserve">harmonized MRI acquisition protocol compatible with </w:t>
      </w:r>
      <w:r w:rsidR="007F4EE8">
        <w:t>three</w:t>
      </w:r>
      <w:r w:rsidR="00587B7E" w:rsidRPr="00587B7E">
        <w:t xml:space="preserve"> 3 Tesla scanner platforms</w:t>
      </w:r>
      <w:r w:rsidR="003E6209">
        <w:t>:</w:t>
      </w:r>
      <w:r w:rsidR="0017038A" w:rsidRPr="00587B7E">
        <w:t xml:space="preserve"> the Siemens Prisma, General Electric 750, and Philips scanners</w:t>
      </w:r>
      <w:r w:rsidR="0017038A">
        <w:t>,</w:t>
      </w:r>
      <w:r w:rsidR="0017038A" w:rsidRPr="00587B7E">
        <w:t xml:space="preserve"> </w:t>
      </w:r>
      <w:r>
        <w:t xml:space="preserve"> located </w:t>
      </w:r>
      <w:r w:rsidR="00587B7E" w:rsidRPr="00587B7E">
        <w:t xml:space="preserve">at 21 </w:t>
      </w:r>
      <w:r w:rsidR="007F4EE8">
        <w:t>collection sites</w:t>
      </w:r>
      <w:r>
        <w:t xml:space="preserve"> across the US</w:t>
      </w:r>
      <w:r w:rsidR="00587B7E" w:rsidRPr="00587B7E">
        <w:rPr>
          <w:rFonts w:eastAsiaTheme="majorEastAsia"/>
        </w:rPr>
        <w:t> </w:t>
      </w:r>
      <w:r w:rsidR="00587B7E" w:rsidRPr="00587B7E">
        <w:fldChar w:fldCharType="begin"/>
      </w:r>
      <w:r w:rsidR="00587B7E" w:rsidRPr="00587B7E">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rsidRPr="00587B7E">
        <w:fldChar w:fldCharType="separate"/>
      </w:r>
      <w:r w:rsidR="00587B7E" w:rsidRPr="00587B7E">
        <w:t>(Casey et al., 2018)</w:t>
      </w:r>
      <w:r w:rsidR="00587B7E" w:rsidRPr="00587B7E">
        <w:fldChar w:fldCharType="end"/>
      </w:r>
      <w:r w:rsidR="00587B7E" w:rsidRPr="00587B7E">
        <w:t>.</w:t>
      </w:r>
      <w:r w:rsidR="00587B7E" w:rsidRPr="00587B7E">
        <w:rPr>
          <w:rFonts w:eastAsiaTheme="majorEastAsia"/>
        </w:rPr>
        <w:t xml:space="preserve"> </w:t>
      </w:r>
      <w:r w:rsidR="0017038A">
        <w:t>C</w:t>
      </w:r>
      <w:r w:rsidR="0017038A" w:rsidRPr="00587B7E">
        <w:t xml:space="preserve">onsistent with the ABCD </w:t>
      </w:r>
      <w:r w:rsidR="0017038A">
        <w:t xml:space="preserve">MRI acquisition </w:t>
      </w:r>
      <w:r w:rsidR="0017038A" w:rsidRPr="00587B7E">
        <w:t>protocol</w:t>
      </w:r>
      <w:r w:rsidR="0017038A">
        <w:t xml:space="preserve"> </w:t>
      </w:r>
      <w:r w:rsidR="00587B7E" w:rsidRPr="00587B7E">
        <w:t>T1-weighted</w:t>
      </w:r>
      <w:r w:rsidR="00671342">
        <w:t xml:space="preserve"> (T1w)</w:t>
      </w:r>
      <w:r w:rsidR="00587B7E" w:rsidRPr="00587B7E">
        <w:t xml:space="preserve"> anatomical images were acquired using a 3D T1</w:t>
      </w:r>
      <w:r w:rsidR="00671342">
        <w:t>w</w:t>
      </w:r>
      <w:r w:rsidR="00587B7E" w:rsidRPr="00587B7E">
        <w:t xml:space="preserve"> inversion-prepared RF-spoiled gradient echo sequence with 1 mm isotropic resolution</w:t>
      </w:r>
      <w:r w:rsidR="00587B7E">
        <w:t xml:space="preserve"> </w:t>
      </w:r>
      <w:r w:rsidR="00587B7E">
        <w:fldChar w:fldCharType="begin"/>
      </w:r>
      <w:r w:rsidR="009B6655">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fldChar w:fldCharType="separate"/>
      </w:r>
      <w:r w:rsidR="009B6655">
        <w:rPr>
          <w:noProof/>
        </w:rPr>
        <w:t>(Casey et al., 2018)</w:t>
      </w:r>
      <w:r w:rsidR="00587B7E">
        <w:fldChar w:fldCharType="end"/>
      </w:r>
      <w:r w:rsidR="00587B7E">
        <w:rPr>
          <w:color w:val="4C94D8" w:themeColor="text2" w:themeTint="80"/>
        </w:rPr>
        <w:t xml:space="preserve">. </w:t>
      </w:r>
      <w:r w:rsidR="00587B7E" w:rsidRPr="00587B7E">
        <w:t>Prospective motion correction was applied when available (currently only on Siemens and GE scanners;</w:t>
      </w:r>
      <w:r w:rsidR="00433338">
        <w:t xml:space="preserve"> </w:t>
      </w:r>
      <w:r w:rsidR="00433338" w:rsidRPr="00433338">
        <w:rPr>
          <w:color w:val="000000" w:themeColor="text1"/>
        </w:rPr>
        <w:fldChar w:fldCharType="begin"/>
      </w:r>
      <w:r w:rsidR="00433338" w:rsidRPr="00433338">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433338" w:rsidRPr="00433338">
        <w:rPr>
          <w:rFonts w:ascii="Cambria Math" w:hAnsi="Cambria Math" w:cs="Cambria Math"/>
          <w:color w:val="000000" w:themeColor="text1"/>
        </w:rPr>
        <w:instrText>∼</w:instrText>
      </w:r>
      <w:r w:rsidR="00433338" w:rsidRPr="00433338">
        <w:rPr>
          <w:color w:val="000000" w:themeColor="text1"/>
        </w:rPr>
        <w:instrText xml:space="preserve"> 1% change in contrast, and </w:instrText>
      </w:r>
      <w:r w:rsidR="00433338" w:rsidRPr="00433338">
        <w:rPr>
          <w:rFonts w:ascii="Cambria Math" w:hAnsi="Cambria Math" w:cs="Cambria Math"/>
          <w:color w:val="000000" w:themeColor="text1"/>
        </w:rPr>
        <w:instrText>∼</w:instrText>
      </w:r>
      <w:r w:rsidR="00433338" w:rsidRPr="00433338">
        <w:rPr>
          <w:color w:val="000000" w:themeColor="text1"/>
        </w:rPr>
        <w:instrText>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w:instrText>
      </w:r>
      <w:r w:rsidR="00433338" w:rsidRPr="004800FA">
        <w:rPr>
          <w:color w:val="000000" w:themeColor="text1"/>
        </w:rPr>
        <w:instrText>mulations and online in vivo head m</w:instrText>
      </w:r>
      <w:r w:rsidR="00433338" w:rsidRPr="00433338">
        <w:rPr>
          <w:color w:val="000000" w:themeColor="text1"/>
        </w:rPr>
        <w:instrText xml:space="preserve">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label":"page"}],"schema":"https://github.com/citation-style-language/schema/raw/master/csl-citation.json"} </w:instrText>
      </w:r>
      <w:r w:rsidR="00433338" w:rsidRPr="00433338">
        <w:rPr>
          <w:color w:val="000000" w:themeColor="text1"/>
        </w:rPr>
        <w:fldChar w:fldCharType="separate"/>
      </w:r>
      <w:r w:rsidR="00433338" w:rsidRPr="00433338">
        <w:rPr>
          <w:noProof/>
          <w:color w:val="000000" w:themeColor="text1"/>
        </w:rPr>
        <w:t>(Tisdall et al., 2012; White et al., 2010)</w:t>
      </w:r>
      <w:r w:rsidR="00433338" w:rsidRPr="00433338">
        <w:rPr>
          <w:color w:val="000000" w:themeColor="text1"/>
        </w:rPr>
        <w:fldChar w:fldCharType="end"/>
      </w:r>
      <w:r w:rsidR="00433338">
        <w:rPr>
          <w:color w:val="000000" w:themeColor="text1"/>
        </w:rPr>
        <w:t>)</w:t>
      </w:r>
      <w:r w:rsidR="00433338" w:rsidRPr="00433338">
        <w:rPr>
          <w:color w:val="000000" w:themeColor="text1"/>
        </w:rPr>
        <w:t>.</w:t>
      </w:r>
      <w:r w:rsidR="00587B7E" w:rsidRPr="00433338">
        <w:rPr>
          <w:color w:val="000000" w:themeColor="text1"/>
        </w:rPr>
        <w:t xml:space="preserve"> </w:t>
      </w:r>
      <w:r w:rsidR="0017038A" w:rsidRPr="00433338">
        <w:rPr>
          <w:color w:val="000000" w:themeColor="text1"/>
        </w:rPr>
        <w:t>T</w:t>
      </w:r>
      <w:r w:rsidR="00587B7E" w:rsidRPr="00433338">
        <w:rPr>
          <w:color w:val="000000" w:themeColor="text1"/>
        </w:rPr>
        <w:t>he</w:t>
      </w:r>
      <w:r w:rsidR="00587B7E" w:rsidRPr="00433338">
        <w:rPr>
          <w:rFonts w:eastAsiaTheme="majorEastAsia"/>
          <w:color w:val="000000" w:themeColor="text1"/>
        </w:rPr>
        <w:t> </w:t>
      </w:r>
      <w:r w:rsidR="00587B7E" w:rsidRPr="00587B7E">
        <w:rPr>
          <w:rFonts w:eastAsiaTheme="majorEastAsia"/>
        </w:rPr>
        <w:t>Siemens </w:t>
      </w:r>
      <w:r w:rsidR="00587B7E" w:rsidRPr="00587B7E">
        <w:t xml:space="preserve">scanner, acquisition parameters were TR = 2500 </w:t>
      </w:r>
      <w:proofErr w:type="spellStart"/>
      <w:r w:rsidR="00587B7E" w:rsidRPr="00587B7E">
        <w:t>ms</w:t>
      </w:r>
      <w:proofErr w:type="spellEnd"/>
      <w:r w:rsidR="00587B7E" w:rsidRPr="00587B7E">
        <w:t xml:space="preserve">, TE = 2.88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a 256 × 256 matrix, 176 slices, and a 256 mm FOV (acquisition time ~6:08). The</w:t>
      </w:r>
      <w:r w:rsidR="00587B7E" w:rsidRPr="00587B7E">
        <w:rPr>
          <w:rFonts w:eastAsiaTheme="majorEastAsia"/>
        </w:rPr>
        <w:t> Philips </w:t>
      </w:r>
      <w:r w:rsidR="00587B7E" w:rsidRPr="00587B7E">
        <w:t xml:space="preserve">scanner used TR = 6.6 </w:t>
      </w:r>
      <w:proofErr w:type="spellStart"/>
      <w:r w:rsidR="00587B7E" w:rsidRPr="00587B7E">
        <w:t>ms</w:t>
      </w:r>
      <w:proofErr w:type="spellEnd"/>
      <w:r w:rsidR="00587B7E" w:rsidRPr="00587B7E">
        <w:t xml:space="preserve">, TE = 3.1 </w:t>
      </w:r>
      <w:proofErr w:type="spellStart"/>
      <w:r w:rsidR="00587B7E" w:rsidRPr="00587B7E">
        <w:t>ms</w:t>
      </w:r>
      <w:proofErr w:type="spellEnd"/>
      <w:r w:rsidR="00587B7E" w:rsidRPr="00587B7E">
        <w:t xml:space="preserve">, TI = 950 </w:t>
      </w:r>
      <w:proofErr w:type="spellStart"/>
      <w:r w:rsidR="00587B7E" w:rsidRPr="00587B7E">
        <w:t>ms</w:t>
      </w:r>
      <w:proofErr w:type="spellEnd"/>
      <w:r w:rsidR="00587B7E" w:rsidRPr="00587B7E">
        <w:t xml:space="preserve">, flip angle = 9°, matrix size 256 × 256, 225 slices, and a FOV of 256 × 240 mm (acquisition time ~5:38). </w:t>
      </w:r>
      <w:r w:rsidR="0017038A">
        <w:t xml:space="preserve">And, </w:t>
      </w:r>
      <w:r w:rsidR="00587B7E" w:rsidRPr="00587B7E">
        <w:t>the</w:t>
      </w:r>
      <w:r w:rsidR="00587B7E" w:rsidRPr="00587B7E">
        <w:rPr>
          <w:rFonts w:eastAsiaTheme="majorEastAsia"/>
        </w:rPr>
        <w:t> GE </w:t>
      </w:r>
      <w:r w:rsidR="00587B7E" w:rsidRPr="00587B7E">
        <w:t xml:space="preserve">scanner, parameters included TR = 2500 </w:t>
      </w:r>
      <w:proofErr w:type="spellStart"/>
      <w:r w:rsidR="00587B7E" w:rsidRPr="00587B7E">
        <w:t>ms</w:t>
      </w:r>
      <w:proofErr w:type="spellEnd"/>
      <w:r w:rsidR="00587B7E" w:rsidRPr="00587B7E">
        <w:t xml:space="preserve">, TE = 2.0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208 slices and the same resolution and matrix size (acquisition time ~6:09).</w:t>
      </w:r>
      <w:r w:rsidR="00587B7E">
        <w:rPr>
          <w:rStyle w:val="apple-converted-space"/>
          <w:rFonts w:ascii="-webkit-standard" w:eastAsiaTheme="majorEastAsia" w:hAnsi="-webkit-standard"/>
          <w:color w:val="000000"/>
          <w:sz w:val="27"/>
          <w:szCs w:val="27"/>
        </w:rPr>
        <w:t> </w:t>
      </w:r>
    </w:p>
    <w:p w14:paraId="634C6922" w14:textId="5A511BCA" w:rsidR="00E70282" w:rsidRPr="00E70282" w:rsidRDefault="00E70282" w:rsidP="00E70282">
      <w:pPr>
        <w:ind w:firstLine="720"/>
      </w:pPr>
      <w:r w:rsidRPr="004D5907">
        <w:t xml:space="preserve">The ABCD MRI acquisition protocol utilizes high-density phased array head coils, which can lead to significant variations in image intensity. Additionally, head motion poses a considerable challenge, particularly </w:t>
      </w:r>
      <w:r>
        <w:t>for a</w:t>
      </w:r>
      <w:r w:rsidRPr="004D5907">
        <w:t xml:space="preserve"> pediatric </w:t>
      </w:r>
      <w:r>
        <w:t>population</w:t>
      </w:r>
      <w:r w:rsidRPr="004D5907">
        <w:t>, as it can degrade image quality and distort the resulting metrics</w:t>
      </w:r>
      <w:r w:rsidR="008C4F07">
        <w:t xml:space="preserve"> </w:t>
      </w:r>
      <w:r w:rsidR="008C4F07">
        <w:fldChar w:fldCharType="begin"/>
      </w:r>
      <w:r w:rsidR="008C4F07">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w:instrText>
      </w:r>
      <w:r w:rsidR="008C4F07" w:rsidRPr="004800FA">
        <w:instrText>connectivity in every analysis examined. W</w:instrText>
      </w:r>
      <w:r w:rsidR="008C4F07" w:rsidRPr="008C4F07">
        <w:instrText xml:space="preserve">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label":"page"}],"schema":"https://github.com/citation-style-language/schema/raw/master/csl-citation.json"} </w:instrText>
      </w:r>
      <w:r w:rsidR="008C4F07">
        <w:fldChar w:fldCharType="separate"/>
      </w:r>
      <w:r w:rsidR="008C4F07" w:rsidRPr="008C4F07">
        <w:rPr>
          <w:noProof/>
        </w:rPr>
        <w:t>(Reuter et al., 2015; Satterthwaite et al., 2012)</w:t>
      </w:r>
      <w:r w:rsidR="008C4F07">
        <w:fldChar w:fldCharType="end"/>
      </w:r>
      <w:r w:rsidRPr="008C4F07">
        <w:t>.</w:t>
      </w:r>
      <w:r w:rsidR="008C4F07">
        <w:t xml:space="preserve"> </w:t>
      </w:r>
      <w:r w:rsidR="003E6209" w:rsidRPr="003E6209">
        <w:t xml:space="preserve">Therefore, although prospective motion correction techniques are implemented to mitigate the effects of motion in structural MRI scans, excessive head movement can still introduce substantial artefacts, hindering accurate brain segmentation </w:t>
      </w:r>
      <w:r w:rsidR="008C4F07">
        <w:fldChar w:fldCharType="begin"/>
      </w:r>
      <w:r w:rsidR="008C4F07">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schema":"https://github.com/citation-style-language/schema/raw/master/csl-citation.json"} </w:instrText>
      </w:r>
      <w:r w:rsidR="008C4F07">
        <w:fldChar w:fldCharType="separate"/>
      </w:r>
      <w:r w:rsidR="008C4F07">
        <w:rPr>
          <w:noProof/>
        </w:rPr>
        <w:t>(Tisdall et al., 2016)</w:t>
      </w:r>
      <w:r w:rsidR="008C4F07">
        <w:fldChar w:fldCharType="end"/>
      </w:r>
      <w:r w:rsidRPr="004D5907">
        <w:t>.</w:t>
      </w:r>
      <w:r w:rsidRPr="005A6BD5">
        <w:rPr>
          <w:color w:val="215E99" w:themeColor="text2" w:themeTint="BF"/>
        </w:rPr>
        <w:t xml:space="preserve"> </w:t>
      </w:r>
      <w:r w:rsidRPr="008E0221">
        <w:t xml:space="preserve">If these discrepancies are not adequately addressed in </w:t>
      </w:r>
      <w:r>
        <w:t>sMRI</w:t>
      </w:r>
      <w:r w:rsidRPr="008E0221">
        <w:t xml:space="preserve"> images, they may lead to inaccuracies in cortical surface reconstruction</w:t>
      </w:r>
      <w:r>
        <w:t xml:space="preserve"> and </w:t>
      </w:r>
      <w:r w:rsidRPr="008E0221">
        <w:t>brain segmentation</w:t>
      </w:r>
      <w:r>
        <w:t xml:space="preserve"> </w:t>
      </w:r>
      <w:r w:rsidRPr="008E0221">
        <w:rPr>
          <w:color w:val="45B0E1" w:themeColor="accent1" w:themeTint="99"/>
        </w:rPr>
        <w:t xml:space="preserve">(ref). </w:t>
      </w:r>
    </w:p>
    <w:p w14:paraId="24F24B44" w14:textId="730A44FE" w:rsidR="00EF326E" w:rsidRPr="00B31C64" w:rsidRDefault="00192EBD" w:rsidP="00B31C64">
      <w:pPr>
        <w:ind w:firstLine="720"/>
      </w:pPr>
      <w:r>
        <w:t>T1</w:t>
      </w:r>
      <w:r w:rsidR="005D3D09">
        <w:t>w</w:t>
      </w:r>
      <w:r>
        <w:t xml:space="preserve"> quality control during MRI acquisition inclu</w:t>
      </w:r>
      <w:r w:rsidR="00EF326E">
        <w:t>des</w:t>
      </w:r>
      <w:r w:rsidR="007F4EE8">
        <w:t xml:space="preserve"> three checks. Firstly, (1)</w:t>
      </w:r>
      <w:r>
        <w:t xml:space="preserve"> </w:t>
      </w:r>
      <w:r w:rsidR="007F4EE8">
        <w:t>a</w:t>
      </w:r>
      <w:r w:rsidR="009B6655" w:rsidRPr="009B6655">
        <w:t xml:space="preserve">utomated checks for protocol compliance assess the completeness of the imaging series and ensure that </w:t>
      </w:r>
      <w:r w:rsidR="009B6655" w:rsidRPr="009B6655">
        <w:lastRenderedPageBreak/>
        <w:t>they meet the specified parameters</w:t>
      </w:r>
      <w:r w:rsidR="003E6209">
        <w:t>; t</w:t>
      </w:r>
      <w:r w:rsidR="009B6655">
        <w:t>hese</w:t>
      </w:r>
      <w:r w:rsidR="009B6655" w:rsidRPr="009B6655">
        <w:t xml:space="preserve"> criteria include verifying whether key imaging characteristics such as voxel size and repetition time align with the expected values for each scanner. </w:t>
      </w:r>
      <w:r>
        <w:t xml:space="preserve">(2) </w:t>
      </w:r>
      <w:r w:rsidR="009B6655" w:rsidRPr="009B6655">
        <w:t>Automated quality control procedures involve calculating signal-to-noise ratio and head motion statistics.</w:t>
      </w:r>
      <w:r w:rsidR="0017038A">
        <w:t xml:space="preserve"> </w:t>
      </w:r>
      <w:r w:rsidR="003E6209" w:rsidRPr="003E6209">
        <w:t xml:space="preserve">Lastly, this is complemented by (3) a manual quality control process where trained technicians visually assess image quality, identifying and flagging significant artefacts. </w:t>
      </w:r>
      <w:r w:rsidR="0017038A" w:rsidRPr="009B6655">
        <w:t>Series that fail to meet quality standards are excluded from further processing and analysis, and reviewers are required to document observable art</w:t>
      </w:r>
      <w:r w:rsidR="003E6209">
        <w:t>e</w:t>
      </w:r>
      <w:r w:rsidR="0017038A" w:rsidRPr="009B6655">
        <w:t xml:space="preserve">facts using </w:t>
      </w:r>
      <w:r w:rsidR="0017038A" w:rsidRPr="004D5907">
        <w:t xml:space="preserve">standardized notations. </w:t>
      </w:r>
    </w:p>
    <w:p w14:paraId="4ECF5A6F" w14:textId="1F7A12D9" w:rsidR="00671342" w:rsidRPr="00671342" w:rsidRDefault="009B6655" w:rsidP="00C8375F">
      <w:pPr>
        <w:pStyle w:val="Style4"/>
      </w:pPr>
      <w:bookmarkStart w:id="142" w:name="_Toc195192997"/>
      <w:r>
        <w:t>Preprocessing sMRI</w:t>
      </w:r>
      <w:bookmarkEnd w:id="142"/>
      <w:r>
        <w:t xml:space="preserve"> </w:t>
      </w:r>
    </w:p>
    <w:p w14:paraId="5497E986" w14:textId="6EF91775" w:rsidR="00A25EEE" w:rsidRDefault="00A25EEE" w:rsidP="00A25EEE">
      <w:r w:rsidRPr="00AA1DF8">
        <w:t xml:space="preserve">The image </w:t>
      </w:r>
      <w:r w:rsidR="008C4F07">
        <w:t>processing</w:t>
      </w:r>
      <w:r w:rsidRPr="00AA1DF8">
        <w:t xml:space="preserve"> pipeline, as depicted in Figure X, involves several systematic steps to ensure the accuracy and consistency of the MRI data. </w:t>
      </w:r>
      <w:r>
        <w:t xml:space="preserve">The preprocessing steps recommended by ABCD </w:t>
      </w:r>
      <w:r w:rsidR="008C4F07">
        <w:t xml:space="preserve">include </w:t>
      </w:r>
      <w:r>
        <w:t>(1)</w:t>
      </w:r>
      <w:r w:rsidRPr="00AA1DF8">
        <w:rPr>
          <w:rFonts w:eastAsiaTheme="majorEastAsia"/>
        </w:rPr>
        <w:t> Correction for Gradient Nonlinearity Distortions</w:t>
      </w:r>
      <w:r w:rsidRPr="00AA1DF8">
        <w:t xml:space="preserve">, which addresses distortions in the MRI images introduced by the scanner's gradient system </w:t>
      </w:r>
      <w:r w:rsidRPr="008C4F07">
        <w:rPr>
          <w:color w:val="000000" w:themeColor="text1"/>
        </w:rPr>
        <w:t xml:space="preserve">manufacturers </w:t>
      </w:r>
      <w:r w:rsidRPr="008C4F07">
        <w:rPr>
          <w:rFonts w:eastAsiaTheme="majorEastAsia"/>
          <w:color w:val="000000" w:themeColor="text1"/>
        </w:rPr>
        <w:fldChar w:fldCharType="begin"/>
      </w:r>
      <w:r w:rsidRPr="008C4F07">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label":"page"}],"schema":"https://github.com/citation-style-language/schema/raw/master/csl-citation.json"} </w:instrText>
      </w:r>
      <w:r w:rsidRPr="008C4F07">
        <w:rPr>
          <w:rFonts w:eastAsiaTheme="majorEastAsia"/>
          <w:color w:val="000000" w:themeColor="text1"/>
        </w:rPr>
        <w:fldChar w:fldCharType="separate"/>
      </w:r>
      <w:r w:rsidRPr="008C4F07">
        <w:rPr>
          <w:rFonts w:eastAsiaTheme="majorEastAsia"/>
          <w:color w:val="000000" w:themeColor="text1"/>
        </w:rPr>
        <w:t>(Jovicich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rsidR="00BF29A7">
        <w:t>-</w:t>
      </w:r>
      <w:r w:rsidRPr="00AA1DF8">
        <w:t>intensity values that may be erroneously identified as non-brain tissue. To address this issue, T2-weighted images are registered to T1-weighted images using a technique called mutual information</w:t>
      </w:r>
      <w:r w:rsidRPr="004C5727">
        <w:t>, which facilitates accurate alignment and overlay of the different scan types</w:t>
      </w:r>
      <w:r>
        <w:t xml:space="preserve"> </w:t>
      </w:r>
      <w:r>
        <w:fldChar w:fldCharType="begin"/>
      </w:r>
      <w:r>
        <w:instrText xml:space="preserve"> ADDIN ZOTERO_ITEM CSL_CITATION {"citationID":"8wFrWSFB","properties":{"formattedCitation":"(Wells et al., 1996)","plainCitation":"(Wells et al., 1996)","noteIndex":0},"citationItems":[{"id":4373,"uris":["http://zotero.org/users/13126831/items/F6R379KA"],"itemData":{"id":4373,"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 no pre-processing or segmentation is required. This technique is, however, more flexible and robust than other intensity-based techniques like correlation. Additionally, it has an efficient implementation that is based on stochastic approximation. Experiments are presented that demonstrate the approach registering magnetic resonance (MR) images with computed tomography (CT) images, and with positron-emission tomography (PET) images. Surgical applications of the registration method are described.","container-title":"Medical Image Analysis","DOI":"10.1016/S1361-8415(01)80004-9","ISSN":"1361-8415","issue":"1","journalAbbreviation":"Medical Image Analysis","page":"35-51","source":"ScienceDirect","title":"Multi-modal volume registration by maximization of mutual information","volume":"1","author":[{"family":"Wells","given":"William M."},{"family":"Viola","given":"Paul"},{"family":"Atsumi","given":"Hideki"},{"family":"Nakajima","given":"Shin"},{"family":"Kikinis","given":"Ron"}],"issued":{"date-parts":[["1996",3,1]]}}}],"schema":"https://github.com/citation-style-language/schema/raw/master/csl-citation.json"} </w:instrText>
      </w:r>
      <w:r>
        <w:fldChar w:fldCharType="separate"/>
      </w:r>
      <w:r>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rsidR="00D90A78">
        <w:fldChar w:fldCharType="begin"/>
      </w:r>
      <w:r w:rsidR="00D90A78">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schema":"https://github.com/citation-style-language/schema/raw/master/csl-citation.json"} </w:instrText>
      </w:r>
      <w:r w:rsidR="00D90A78">
        <w:fldChar w:fldCharType="separate"/>
      </w:r>
      <w:r w:rsidR="00D90A78">
        <w:rPr>
          <w:noProof/>
        </w:rPr>
        <w:t>(Sled et al., 1998)</w:t>
      </w:r>
      <w:r w:rsidR="00D90A78">
        <w:fldChar w:fldCharType="end"/>
      </w:r>
      <w:r w:rsidR="00D90A78">
        <w:rPr>
          <w:color w:val="000000" w:themeColor="text1"/>
        </w:rPr>
        <w:t>. Lastly,</w:t>
      </w:r>
      <w:r w:rsidRPr="004C5727">
        <w:t xml:space="preserve"> (3) </w:t>
      </w:r>
      <w:r w:rsidRPr="004C5727">
        <w:rPr>
          <w:rFonts w:eastAsiaTheme="majorEastAsia"/>
        </w:rPr>
        <w:t>Resample to Isotropic</w:t>
      </w:r>
      <w:r w:rsidR="00BF29A7">
        <w:rPr>
          <w:rFonts w:eastAsiaTheme="majorEastAsia"/>
        </w:rPr>
        <w:t xml:space="preserve">: </w:t>
      </w:r>
      <w:r w:rsidRPr="004C5727">
        <w:t>The final image preprocessing step standardizes the viewing and analysis of brain structures in a standard space. The images are resized and aligned with an internally generated reference brain that features isotropic voxels of 1.0 mm and is approximately aligned with the anterior commissure/posterior commissure (AC/PC) axis</w:t>
      </w:r>
      <w:r w:rsidR="00D90A78">
        <w:t xml:space="preserve"> </w:t>
      </w:r>
      <w:r w:rsidR="00D90A78">
        <w:fldChar w:fldCharType="begin"/>
      </w:r>
      <w:r w:rsidR="00D90A78">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schema":"https://github.com/citation-style-language/schema/raw/master/csl-citation.json"} </w:instrText>
      </w:r>
      <w:r w:rsidR="00D90A78">
        <w:fldChar w:fldCharType="separate"/>
      </w:r>
      <w:r w:rsidR="00D90A78">
        <w:rPr>
          <w:noProof/>
        </w:rPr>
        <w:t>(Friston et al., 1995)</w:t>
      </w:r>
      <w:r w:rsidR="00D90A78">
        <w:fldChar w:fldCharType="end"/>
      </w:r>
      <w:r w:rsidR="00D90A78">
        <w:t xml:space="preserve">. </w:t>
      </w:r>
    </w:p>
    <w:p w14:paraId="6F2F3DE2" w14:textId="7E3DC98F" w:rsidR="00A25EEE" w:rsidRDefault="00A25EEE" w:rsidP="00C8375F">
      <w:pPr>
        <w:pStyle w:val="Style4"/>
      </w:pPr>
      <w:bookmarkStart w:id="143" w:name="_Toc195192998"/>
      <w:r>
        <w:t>Brain Segmentation</w:t>
      </w:r>
      <w:bookmarkEnd w:id="143"/>
    </w:p>
    <w:p w14:paraId="575BF474" w14:textId="04E768E0" w:rsidR="00BE6D2B" w:rsidRDefault="008A42AE" w:rsidP="007806BF">
      <w:r w:rsidRPr="008A42AE">
        <w:t xml:space="preserve">Cortical surface reconstruction and subcortical segmentation are conducted using </w:t>
      </w:r>
      <w:proofErr w:type="spellStart"/>
      <w:r w:rsidRPr="008A42AE">
        <w:t>FreeSurfer</w:t>
      </w:r>
      <w:proofErr w:type="spellEnd"/>
      <w:r w:rsidRPr="008A42AE">
        <w:t xml:space="preserve"> version 7.1.1, following a series of methodical steps. </w:t>
      </w:r>
      <w:proofErr w:type="spellStart"/>
      <w:r w:rsidR="00B32BD4">
        <w:t>FreeSurfer</w:t>
      </w:r>
      <w:proofErr w:type="spellEnd"/>
      <w:r w:rsidR="00B32BD4">
        <w:t xml:space="preserve"> has been validated in adolescent </w:t>
      </w:r>
      <w:r w:rsidR="00B32BD4">
        <w:lastRenderedPageBreak/>
        <w:t xml:space="preserve">samples </w:t>
      </w:r>
      <w:r w:rsidR="00B32BD4">
        <w:fldChar w:fldCharType="begin"/>
      </w:r>
      <w:r w:rsidR="00B32BD4">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schema":"https://github.com/citation-style-language/schema/raw/master/csl-citation.json"} </w:instrText>
      </w:r>
      <w:r w:rsidR="00B32BD4">
        <w:fldChar w:fldCharType="separate"/>
      </w:r>
      <w:r w:rsidR="00B32BD4">
        <w:rPr>
          <w:noProof/>
        </w:rPr>
        <w:t>(Biffen et al., 2020)</w:t>
      </w:r>
      <w:r w:rsidR="00B32BD4">
        <w:fldChar w:fldCharType="end"/>
      </w:r>
      <w:r w:rsidR="00B32BD4">
        <w:t xml:space="preserve">. </w:t>
      </w:r>
      <w:r w:rsidRPr="008A42AE">
        <w:t>The process begins with</w:t>
      </w:r>
      <w:r w:rsidRPr="008A42AE">
        <w:rPr>
          <w:rFonts w:eastAsiaTheme="majorEastAsia"/>
        </w:rPr>
        <w:t> skull-stripping</w:t>
      </w:r>
      <w:r w:rsidRPr="008A42AE">
        <w:t xml:space="preserve">, </w:t>
      </w:r>
      <w:r w:rsidRPr="00314F60">
        <w:t>which removes the skull and non-brain tissues from the MRI images</w:t>
      </w:r>
      <w:r w:rsidR="00B32BD4">
        <w:t xml:space="preserve"> </w:t>
      </w:r>
      <w:r w:rsidR="00B32BD4">
        <w:fldChar w:fldCharType="begin"/>
      </w:r>
      <w:r w:rsidR="00B32BD4">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schema":"https://github.com/citation-style-language/schema/raw/master/csl-citation.json"} </w:instrText>
      </w:r>
      <w:r w:rsidR="00B32BD4">
        <w:fldChar w:fldCharType="separate"/>
      </w:r>
      <w:r w:rsidR="00B32BD4" w:rsidRPr="00B32BD4">
        <w:t>(Ségonne et al., 2004)</w:t>
      </w:r>
      <w:r w:rsidR="00B32BD4">
        <w:fldChar w:fldCharType="end"/>
      </w:r>
      <w:r w:rsidRPr="00314F60">
        <w:t xml:space="preserve">. </w:t>
      </w:r>
      <w:r w:rsidR="00314F60" w:rsidRPr="00314F60">
        <w:t>Simultaneously,</w:t>
      </w:r>
      <w:r w:rsidR="00314F60"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rsidR="00B32BD4">
        <w:t xml:space="preserve"> </w:t>
      </w:r>
      <w:r w:rsidR="00B32BD4">
        <w:fldChar w:fldCharType="begin"/>
      </w:r>
      <w:r w:rsidR="00B32BD4">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B32BD4">
        <w:fldChar w:fldCharType="separate"/>
      </w:r>
      <w:r w:rsidR="00B32BD4">
        <w:rPr>
          <w:noProof/>
        </w:rPr>
        <w:t>(Dale et al., 1999)</w:t>
      </w:r>
      <w:r w:rsidR="00B32BD4">
        <w:fldChar w:fldCharType="end"/>
      </w:r>
      <w:r w:rsidRPr="008A42AE">
        <w:t>.</w:t>
      </w:r>
      <w:r>
        <w:t xml:space="preserve"> </w:t>
      </w:r>
      <w:r w:rsidRPr="008A42AE">
        <w:t>Following this,</w:t>
      </w:r>
      <w:r w:rsidRPr="008A42AE">
        <w:rPr>
          <w:rFonts w:eastAsiaTheme="majorEastAsia"/>
        </w:rPr>
        <w:t> </w:t>
      </w:r>
      <w:r w:rsidR="00BF29A7">
        <w:rPr>
          <w:rFonts w:eastAsiaTheme="majorEastAsia"/>
        </w:rPr>
        <w:t xml:space="preserve">the </w:t>
      </w:r>
      <w:r w:rsidRPr="008A42AE">
        <w:rPr>
          <w:rFonts w:eastAsiaTheme="majorEastAsia"/>
        </w:rPr>
        <w:t>correction of topological defects</w:t>
      </w:r>
      <w:r w:rsidRPr="008A42AE">
        <w:t xml:space="preserve"> </w:t>
      </w:r>
      <w:r w:rsidR="00314F60">
        <w:t>is applied to address</w:t>
      </w:r>
      <w:r w:rsidRPr="008A42AE">
        <w:t xml:space="preserve"> errors or irregularities in the surface model</w:t>
      </w:r>
      <w:r w:rsidR="00B32BD4">
        <w:t xml:space="preserve"> </w:t>
      </w:r>
      <w:r w:rsidR="00B32BD4">
        <w:fldChar w:fldCharType="begin"/>
      </w:r>
      <w:r w:rsidR="00B32BD4">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label":"page"},{"id":4421,"uris":["http://zotero.org/users/13126</w:instrText>
      </w:r>
      <w:r w:rsidR="00B32BD4" w:rsidRPr="00BF29A7">
        <w:instrText>831/items/7TT789CB"],"itemData":{"id</w:instrText>
      </w:r>
      <w:r w:rsidR="00B32BD4" w:rsidRPr="00B32BD4">
        <w:instrText xml:space="preserve">":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label":"page"}],"schema":"https://github.com/citation-style-language/schema/raw/master/csl-citation.json"} </w:instrText>
      </w:r>
      <w:r w:rsidR="00B32BD4">
        <w:fldChar w:fldCharType="separate"/>
      </w:r>
      <w:r w:rsidR="00B32BD4" w:rsidRPr="00B32BD4">
        <w:rPr>
          <w:noProof/>
        </w:rPr>
        <w:t>(Fischl et al., 2001; Segonne et al., 2007)</w:t>
      </w:r>
      <w:r w:rsidR="00B32BD4">
        <w:fldChar w:fldCharType="end"/>
      </w:r>
      <w:r w:rsidRPr="00B32BD4">
        <w:t xml:space="preserve">. </w:t>
      </w:r>
      <w:r w:rsidRPr="008A42AE">
        <w:t>Subsequently,</w:t>
      </w:r>
      <w:r w:rsidRPr="008A42AE">
        <w:rPr>
          <w:rFonts w:eastAsiaTheme="majorEastAsia"/>
        </w:rPr>
        <w:t> </w:t>
      </w:r>
      <w:r w:rsidR="00BF29A7">
        <w:rPr>
          <w:rFonts w:eastAsiaTheme="majorEastAsia"/>
        </w:rPr>
        <w:t xml:space="preserve">the </w:t>
      </w:r>
      <w:r w:rsidRPr="008A42AE">
        <w:rPr>
          <w:rFonts w:eastAsiaTheme="majorEastAsia"/>
        </w:rPr>
        <w:t xml:space="preserve">surface </w:t>
      </w:r>
      <w:r w:rsidR="00314F60">
        <w:rPr>
          <w:rFonts w:eastAsiaTheme="majorEastAsia"/>
        </w:rPr>
        <w:t xml:space="preserve">model is </w:t>
      </w:r>
      <w:r w:rsidR="00314F60" w:rsidRPr="008A42AE">
        <w:rPr>
          <w:rFonts w:eastAsiaTheme="majorEastAsia"/>
        </w:rPr>
        <w:t>optimized</w:t>
      </w:r>
      <w:r w:rsidRPr="008A42AE">
        <w:rPr>
          <w:rFonts w:eastAsiaTheme="majorEastAsia"/>
        </w:rPr>
        <w:t xml:space="preserve"> and refin</w:t>
      </w:r>
      <w:r w:rsidR="00314F60">
        <w:rPr>
          <w:rFonts w:eastAsiaTheme="majorEastAsia"/>
        </w:rPr>
        <w:t>ed</w:t>
      </w:r>
      <w:r w:rsidR="00B32BD4">
        <w:rPr>
          <w:rFonts w:eastAsiaTheme="majorEastAsia"/>
        </w:rPr>
        <w:t xml:space="preserve"> </w:t>
      </w:r>
      <w:r w:rsidR="00B32BD4">
        <w:rPr>
          <w:rFonts w:eastAsiaTheme="majorEastAsia"/>
        </w:rPr>
        <w:fldChar w:fldCharType="begin"/>
      </w:r>
      <w:r w:rsidR="005317AF">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w:instrText>
      </w:r>
      <w:r w:rsidR="005317AF" w:rsidRPr="004800FA">
        <w:rPr>
          <w:rFonts w:eastAsiaTheme="majorEastAsia"/>
        </w:rPr>
        <w:instrText xml:space="preserve">ns in which </w:instrText>
      </w:r>
      <w:r w:rsidR="005317AF" w:rsidRPr="005317AF">
        <w:rPr>
          <w:rFonts w:eastAsiaTheme="majorEastAsia"/>
        </w:rPr>
        <w:instrText xml:space="preserve">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label":"page"}],"schema":"https://github.com/citation-style-language/schema/raw/master/csl-citation.json"} </w:instrText>
      </w:r>
      <w:r w:rsidR="00B32BD4">
        <w:rPr>
          <w:rFonts w:eastAsiaTheme="majorEastAsia"/>
        </w:rPr>
        <w:fldChar w:fldCharType="separate"/>
      </w:r>
      <w:r w:rsidR="005317AF" w:rsidRPr="005317AF">
        <w:rPr>
          <w:rFonts w:eastAsiaTheme="majorEastAsia"/>
          <w:noProof/>
        </w:rPr>
        <w:t>(Dale et al., 1999; Dale &amp; Sereno, 1993; Fischl &amp; Dale, 2000)</w:t>
      </w:r>
      <w:r w:rsidR="00B32BD4">
        <w:rPr>
          <w:rFonts w:eastAsiaTheme="majorEastAsia"/>
        </w:rPr>
        <w:fldChar w:fldCharType="end"/>
      </w:r>
      <w:r w:rsidRPr="005317AF">
        <w:t xml:space="preserve">. </w:t>
      </w:r>
      <w:r w:rsidR="00314F60">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rsidR="005317AF">
        <w:t xml:space="preserve"> </w:t>
      </w:r>
      <w:r w:rsidRPr="008A42AE">
        <w:t xml:space="preserve"> </w:t>
      </w:r>
      <w:r w:rsidR="005317AF">
        <w:fldChar w:fldCharType="begin"/>
      </w:r>
      <w:r w:rsidR="005317AF">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schema":"https://github.com/citation-style-language/schema/raw/master/csl-citation.json"} </w:instrText>
      </w:r>
      <w:r w:rsidR="005317AF">
        <w:fldChar w:fldCharType="separate"/>
      </w:r>
      <w:r w:rsidR="005317AF">
        <w:rPr>
          <w:noProof/>
        </w:rPr>
        <w:t>(Fischl et al., 1999)</w:t>
      </w:r>
      <w:r w:rsidR="005317AF">
        <w:fldChar w:fldCharType="end"/>
      </w:r>
      <w:r w:rsidR="005317AF">
        <w:t>.</w:t>
      </w:r>
      <w:r w:rsidRPr="008A42AE">
        <w:t xml:space="preserve"> </w:t>
      </w:r>
    </w:p>
    <w:p w14:paraId="36755FF7" w14:textId="1885EFEA" w:rsidR="00314F60" w:rsidRDefault="00314F60" w:rsidP="00C8375F">
      <w:pPr>
        <w:pStyle w:val="Style4"/>
      </w:pPr>
      <w:bookmarkStart w:id="144" w:name="_Toc195192999"/>
      <w:r>
        <w:t xml:space="preserve">Regions of </w:t>
      </w:r>
      <w:r w:rsidR="00334FF0">
        <w:t>Interest</w:t>
      </w:r>
      <w:bookmarkEnd w:id="144"/>
    </w:p>
    <w:p w14:paraId="370AAA59" w14:textId="301EABF4" w:rsidR="00400DB2" w:rsidRPr="00C8375F" w:rsidRDefault="0041038D" w:rsidP="00547996">
      <w:r w:rsidRPr="00BB2216">
        <w:t>After completing cortical reconstruction,</w:t>
      </w:r>
      <w:r>
        <w:t xml:space="preserve"> </w:t>
      </w:r>
      <w:r w:rsidRPr="00BB2216">
        <w:t>specific brain regions</w:t>
      </w:r>
      <w:r>
        <w:t xml:space="preserve"> are </w:t>
      </w:r>
      <w:r w:rsidRPr="00BB2216">
        <w:t>label</w:t>
      </w:r>
      <w:r>
        <w:t xml:space="preserve">led by two atlases. Cortical areas </w:t>
      </w:r>
      <w:r w:rsidR="00314F60" w:rsidRPr="00153638">
        <w:t xml:space="preserve">were </w:t>
      </w:r>
      <w:r>
        <w:t>labeled</w:t>
      </w:r>
      <w:r w:rsidR="00314F60" w:rsidRPr="00153638">
        <w:t xml:space="preserve"> using the</w:t>
      </w:r>
      <w:r w:rsidR="00314F60" w:rsidRPr="00153638">
        <w:rPr>
          <w:rFonts w:eastAsiaTheme="majorEastAsia"/>
        </w:rPr>
        <w:t> </w:t>
      </w:r>
      <w:proofErr w:type="spellStart"/>
      <w:r w:rsidR="00314F60" w:rsidRPr="00153638">
        <w:rPr>
          <w:rFonts w:eastAsiaTheme="majorEastAsia"/>
        </w:rPr>
        <w:t>Destrieux</w:t>
      </w:r>
      <w:proofErr w:type="spellEnd"/>
      <w:r w:rsidR="00314F60" w:rsidRPr="00153638">
        <w:rPr>
          <w:rFonts w:eastAsiaTheme="majorEastAsia"/>
        </w:rPr>
        <w:t xml:space="preserve"> atlas-based classification</w:t>
      </w:r>
      <w:r w:rsidR="00314F60">
        <w:rPr>
          <w:rFonts w:eastAsiaTheme="majorEastAsia"/>
        </w:rPr>
        <w:t xml:space="preserve"> </w:t>
      </w:r>
      <w:r w:rsidR="00314F60">
        <w:rPr>
          <w:rFonts w:eastAsiaTheme="majorEastAsia"/>
        </w:rPr>
        <w:fldChar w:fldCharType="begin"/>
      </w:r>
      <w:r w:rsidR="00314F60">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314F60">
        <w:rPr>
          <w:rFonts w:eastAsiaTheme="majorEastAsia"/>
        </w:rPr>
        <w:fldChar w:fldCharType="separate"/>
      </w:r>
      <w:r w:rsidR="00314F60">
        <w:rPr>
          <w:rFonts w:eastAsiaTheme="majorEastAsia"/>
          <w:noProof/>
        </w:rPr>
        <w:t>(Destrieux et al., 2010)</w:t>
      </w:r>
      <w:r w:rsidR="00314F60">
        <w:rPr>
          <w:rFonts w:eastAsiaTheme="majorEastAsia"/>
        </w:rPr>
        <w:fldChar w:fldCharType="end"/>
      </w:r>
      <w:r w:rsidR="00314F60" w:rsidRPr="00153638">
        <w:t xml:space="preserve">. </w:t>
      </w:r>
      <w:r w:rsidR="00314F60">
        <w:t>This atlas</w:t>
      </w:r>
      <w:r w:rsidR="00314F60" w:rsidRPr="0021536D">
        <w:t xml:space="preserve"> uses a</w:t>
      </w:r>
      <w:r w:rsidR="00314F60" w:rsidRPr="0021536D">
        <w:rPr>
          <w:rFonts w:eastAsiaTheme="majorEastAsia"/>
        </w:rPr>
        <w:t> </w:t>
      </w:r>
      <w:proofErr w:type="spellStart"/>
      <w:r w:rsidR="00314F60" w:rsidRPr="0021536D">
        <w:rPr>
          <w:rFonts w:eastAsiaTheme="majorEastAsia"/>
        </w:rPr>
        <w:t>sulco-gyral</w:t>
      </w:r>
      <w:proofErr w:type="spellEnd"/>
      <w:r w:rsidR="00314F60" w:rsidRPr="0021536D">
        <w:rPr>
          <w:rFonts w:eastAsiaTheme="majorEastAsia"/>
        </w:rPr>
        <w:t xml:space="preserve"> classification</w:t>
      </w:r>
      <w:r w:rsidR="00314F60" w:rsidRPr="0021536D">
        <w:t>, distinguishing between exposed</w:t>
      </w:r>
      <w:r w:rsidR="00314F60" w:rsidRPr="0021536D">
        <w:rPr>
          <w:rFonts w:eastAsiaTheme="majorEastAsia"/>
        </w:rPr>
        <w:t> gyri </w:t>
      </w:r>
      <w:r w:rsidR="00314F60" w:rsidRPr="0021536D">
        <w:t>and buried</w:t>
      </w:r>
      <w:r w:rsidR="00314F60" w:rsidRPr="0021536D">
        <w:rPr>
          <w:rFonts w:eastAsiaTheme="majorEastAsia"/>
        </w:rPr>
        <w:t> sulci </w:t>
      </w:r>
      <w:r w:rsidR="00314F60" w:rsidRPr="0021536D">
        <w:t>based on</w:t>
      </w:r>
      <w:r w:rsidR="00314F60" w:rsidRPr="0021536D">
        <w:rPr>
          <w:rFonts w:eastAsiaTheme="majorEastAsia"/>
        </w:rPr>
        <w:t> mean curvature and convexity</w:t>
      </w:r>
      <w:r w:rsidR="00314F60">
        <w:t xml:space="preserve">, thus </w:t>
      </w:r>
      <w:r w:rsidR="00314F60" w:rsidRPr="0021536D">
        <w:t>provid</w:t>
      </w:r>
      <w:r w:rsidR="00314F60">
        <w:t xml:space="preserve">ing </w:t>
      </w:r>
      <w:r w:rsidR="00314F60" w:rsidRPr="0021536D">
        <w:rPr>
          <w:rFonts w:eastAsiaTheme="majorEastAsia"/>
        </w:rPr>
        <w:t>74 bilateral regions (148 total)</w:t>
      </w:r>
      <w:r w:rsidR="00314F60" w:rsidRPr="0021536D">
        <w:t xml:space="preserve">. </w:t>
      </w:r>
      <w:r w:rsidR="00314F60">
        <w:t>I</w:t>
      </w:r>
      <w:r w:rsidR="00314F60" w:rsidRPr="0021536D">
        <w:t>t is widely used in</w:t>
      </w:r>
      <w:r w:rsidR="00314F60" w:rsidRPr="0021536D">
        <w:rPr>
          <w:rFonts w:eastAsiaTheme="majorEastAsia"/>
        </w:rPr>
        <w:t> structural MRI studies </w:t>
      </w:r>
      <w:r w:rsidR="00314F60" w:rsidRPr="0021536D">
        <w:t>to analyze</w:t>
      </w:r>
      <w:r w:rsidR="00314F60" w:rsidRPr="0021536D">
        <w:rPr>
          <w:rFonts w:eastAsiaTheme="majorEastAsia"/>
        </w:rPr>
        <w:t> cortical volume</w:t>
      </w:r>
      <w:r w:rsidRPr="0021536D">
        <w:t xml:space="preserve"> </w:t>
      </w:r>
      <w:r w:rsidR="00314F60" w:rsidRPr="0021536D">
        <w:t>in neurodevelopmental research</w:t>
      </w:r>
      <w:r>
        <w:t xml:space="preserve"> </w:t>
      </w:r>
      <w:r>
        <w:rPr>
          <w:color w:val="00B0F0"/>
        </w:rPr>
        <w:t>ref</w:t>
      </w:r>
      <w:r w:rsidR="00314F60" w:rsidRPr="0021536D">
        <w:t>.</w:t>
      </w:r>
      <w:r w:rsidR="00314F60">
        <w:t xml:space="preserve"> Subcortical </w:t>
      </w:r>
      <w:r w:rsidR="00314F60" w:rsidRPr="00FB19A6">
        <w:t xml:space="preserve">structures were analyzed using the Automated Segmentation of the Subcortical Structures (ASEG) provided by </w:t>
      </w:r>
      <w:proofErr w:type="spellStart"/>
      <w:r w:rsidR="00314F60" w:rsidRPr="00FB19A6">
        <w:t>FreeSurfer</w:t>
      </w:r>
      <w:proofErr w:type="spellEnd"/>
      <w:r w:rsidR="005317AF">
        <w:t xml:space="preserve"> </w:t>
      </w:r>
      <w:r w:rsidR="005317AF">
        <w:fldChar w:fldCharType="begin"/>
      </w:r>
      <w:r w:rsidR="005317AF">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5317AF">
        <w:fldChar w:fldCharType="separate"/>
      </w:r>
      <w:r w:rsidR="005317AF">
        <w:rPr>
          <w:noProof/>
        </w:rPr>
        <w:t>(Fischl et al., 2002)</w:t>
      </w:r>
      <w:r w:rsidR="005317AF">
        <w:fldChar w:fldCharType="end"/>
      </w:r>
      <w:r w:rsidR="005317AF">
        <w:t xml:space="preserve">. </w:t>
      </w:r>
      <w:r w:rsidR="00314F60" w:rsidRPr="00FB19A6">
        <w:t>This atlas allows the segmentation and volume measurement of subcortical areas and other intracranial structures</w:t>
      </w:r>
      <w:r w:rsidR="00C8375F">
        <w:t>, thus providing 46 regions in total</w:t>
      </w:r>
      <w:r w:rsidR="00314F60" w:rsidRPr="00FB19A6">
        <w:t xml:space="preserve">. </w:t>
      </w:r>
      <w:r w:rsidR="00BF29A7" w:rsidRPr="00BF29A7">
        <w:t xml:space="preserve">Combining these atlases facilitates a comprehensive analysis of cortical and subcortical regions. </w:t>
      </w:r>
      <w:r w:rsidRPr="00BB2216">
        <w:t>Once both cortical and subcortical structures are labe</w:t>
      </w:r>
      <w:r w:rsidR="00126CAD">
        <w:t>l</w:t>
      </w:r>
      <w:r w:rsidRPr="00BB2216">
        <w:t>led, we obtain</w:t>
      </w:r>
      <w:r w:rsidR="00C8375F">
        <w:t xml:space="preserve"> 194 </w:t>
      </w:r>
      <w:r w:rsidR="00CB3760">
        <w:t xml:space="preserve">parcellated </w:t>
      </w:r>
      <w:r w:rsidR="00C8375F">
        <w:t>brain volumes</w:t>
      </w:r>
      <w:r w:rsidR="00020E02">
        <w:t xml:space="preserve"> per individual</w:t>
      </w:r>
      <w:r w:rsidRPr="00BB2216">
        <w:t>, presented in a tabulated format</w:t>
      </w:r>
      <w:r w:rsidR="00020E02">
        <w:t>.</w:t>
      </w:r>
    </w:p>
    <w:p w14:paraId="25F7C4D8" w14:textId="795C4C7E" w:rsidR="00BD4005" w:rsidRPr="00BD4005" w:rsidRDefault="009520BB" w:rsidP="00400DB2">
      <w:pPr>
        <w:pStyle w:val="Style3"/>
      </w:pPr>
      <w:bookmarkStart w:id="145" w:name="_Toc194515207"/>
      <w:bookmarkStart w:id="146" w:name="_Toc195193000"/>
      <w:r>
        <w:t>Demographics and categorical diagnosis</w:t>
      </w:r>
      <w:bookmarkEnd w:id="145"/>
      <w:bookmarkEnd w:id="146"/>
    </w:p>
    <w:p w14:paraId="4F29D8DD" w14:textId="3EC4B740" w:rsidR="009520BB" w:rsidRPr="00CB3760" w:rsidRDefault="00CB3760" w:rsidP="00CB3760">
      <w:r>
        <w:rPr>
          <w:color w:val="000000" w:themeColor="text1"/>
        </w:rPr>
        <w:t xml:space="preserve">The </w:t>
      </w:r>
      <w:r w:rsidR="009520BB" w:rsidRPr="00827943">
        <w:rPr>
          <w:color w:val="000000" w:themeColor="text1"/>
        </w:rPr>
        <w:t>Kiddie Schedule for Affective Disorders and Schizophrenia for DSM-</w:t>
      </w:r>
      <w:r w:rsidR="009520BB" w:rsidRPr="002915A0">
        <w:t>5 (KSADS-</w:t>
      </w:r>
      <w:r w:rsidR="00400DB2">
        <w:t xml:space="preserve">5 </w:t>
      </w:r>
      <w:r w:rsidR="00400DB2" w:rsidRPr="006A0DC3">
        <w:rPr>
          <w:color w:val="00B0F0"/>
        </w:rPr>
        <w:t>2.0</w:t>
      </w:r>
      <w:r w:rsidR="009520BB" w:rsidRPr="002915A0">
        <w:t>)</w:t>
      </w:r>
      <w:r w:rsidR="009520BB">
        <w:t xml:space="preserve"> </w:t>
      </w:r>
      <w:r w:rsidR="009520BB">
        <w:fldChar w:fldCharType="begin"/>
      </w:r>
      <w:r w:rsidR="009520BB">
        <w:instrText xml:space="preserve"> ADDIN ZOTERO_ITEM CSL_CITATION {"citationID":"HvvAGoE8","properties":{"formattedCitation":"(Kobak et al., 2013)","plainCitation":"(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009520BB">
        <w:fldChar w:fldCharType="separate"/>
      </w:r>
      <w:r w:rsidR="009520BB">
        <w:rPr>
          <w:noProof/>
        </w:rPr>
        <w:t>(Kobak et al., 2013)</w:t>
      </w:r>
      <w:r w:rsidR="009520BB">
        <w:fldChar w:fldCharType="end"/>
      </w:r>
      <w:r w:rsidR="009520BB">
        <w:t xml:space="preserve">. </w:t>
      </w:r>
      <w:r w:rsidR="009520BB" w:rsidRPr="002915A0">
        <w:t>The KSADS-5 is a comprehensive diagnostic tool compatible with</w:t>
      </w:r>
      <w:r>
        <w:t xml:space="preserve"> </w:t>
      </w:r>
      <w:r w:rsidR="00126CAD">
        <w:t xml:space="preserve">the </w:t>
      </w:r>
      <w:r w:rsidRPr="00FB19A6">
        <w:t>Diagnostic and Statistical Manual of Mental Disorders</w:t>
      </w:r>
      <w:r w:rsidR="009520BB" w:rsidRPr="002915A0">
        <w:t xml:space="preserve"> </w:t>
      </w:r>
      <w:r>
        <w:t>(</w:t>
      </w:r>
      <w:r w:rsidR="009520BB" w:rsidRPr="002915A0">
        <w:t>DSM-5</w:t>
      </w:r>
      <w:r>
        <w:t>)</w:t>
      </w:r>
      <w:r w:rsidR="009520BB" w:rsidRPr="002915A0">
        <w:t xml:space="preserve"> criteria, </w:t>
      </w:r>
      <w:r w:rsidR="00126CAD">
        <w:t>facilitating</w:t>
      </w:r>
      <w:r w:rsidR="009520BB" w:rsidRPr="002915A0">
        <w:t xml:space="preserve"> the </w:t>
      </w:r>
      <w:r w:rsidR="002E6FFB" w:rsidRPr="002915A0">
        <w:t>categorical approach</w:t>
      </w:r>
      <w:r w:rsidR="002E6FFB">
        <w:t xml:space="preserve"> </w:t>
      </w:r>
      <w:r w:rsidR="00126CAD">
        <w:t xml:space="preserve">to </w:t>
      </w:r>
      <w:r w:rsidR="00F91235" w:rsidRPr="002915A0">
        <w:t>psychiatric</w:t>
      </w:r>
      <w:r w:rsidR="009520BB" w:rsidRPr="002915A0">
        <w:t xml:space="preserve"> diagnoses</w:t>
      </w:r>
      <w:r>
        <w:t xml:space="preserve"> </w:t>
      </w:r>
      <w:r w:rsidRPr="00FB19A6">
        <w:rPr>
          <w:color w:val="4C94D8" w:themeColor="text2" w:themeTint="80"/>
        </w:rPr>
        <w:t>(APA, 2000).</w:t>
      </w:r>
      <w:r w:rsidRPr="00CB3760">
        <w:rPr>
          <w:color w:val="000000" w:themeColor="text1"/>
        </w:rPr>
        <w:t xml:space="preserve"> </w:t>
      </w:r>
      <w:r w:rsidR="009520BB" w:rsidRPr="002915A0">
        <w:t xml:space="preserve"> This approach </w:t>
      </w:r>
      <w:r>
        <w:t xml:space="preserve">uses </w:t>
      </w:r>
      <w:r w:rsidR="009520BB" w:rsidRPr="002915A0">
        <w:t>established criteria</w:t>
      </w:r>
      <w:r>
        <w:t xml:space="preserve"> and d</w:t>
      </w:r>
      <w:r w:rsidRPr="002915A0">
        <w:t>iagnoses may be classified as "certain," "possible," "in remission," or "not present."</w:t>
      </w:r>
      <w:r w:rsidR="009520BB" w:rsidRPr="00FB19A6">
        <w:t xml:space="preserve"> </w:t>
      </w:r>
      <w:r w:rsidRPr="00827943">
        <w:rPr>
          <w:color w:val="000000" w:themeColor="text1"/>
        </w:rPr>
        <w:lastRenderedPageBreak/>
        <w:t xml:space="preserve">Demographic </w:t>
      </w:r>
      <w:r w:rsidRPr="005317AF">
        <w:rPr>
          <w:color w:val="000000" w:themeColor="text1"/>
        </w:rPr>
        <w:t>questions, including age, sex</w:t>
      </w:r>
      <w:r w:rsidRPr="002915A0">
        <w:t>, race</w:t>
      </w:r>
      <w:r w:rsidR="000977E9">
        <w:t>,</w:t>
      </w:r>
      <w:r w:rsidRPr="002915A0">
        <w:t xml:space="preserve"> and ethnicity</w:t>
      </w:r>
      <w:r>
        <w:t>,</w:t>
      </w:r>
      <w:r>
        <w:rPr>
          <w:color w:val="000000" w:themeColor="text1"/>
        </w:rPr>
        <w:t xml:space="preserve"> are also </w:t>
      </w:r>
      <w:r w:rsidR="000977E9">
        <w:rPr>
          <w:color w:val="000000" w:themeColor="text1"/>
        </w:rPr>
        <w:t>retrieved</w:t>
      </w:r>
      <w:r w:rsidRPr="00827943">
        <w:rPr>
          <w:color w:val="000000" w:themeColor="text1"/>
        </w:rPr>
        <w:t xml:space="preserve"> from the </w:t>
      </w:r>
      <w:r>
        <w:rPr>
          <w:color w:val="000000" w:themeColor="text1"/>
        </w:rPr>
        <w:t>KSADS-5</w:t>
      </w:r>
      <w:r w:rsidR="00BD4005" w:rsidRPr="002915A0">
        <w:t>.</w:t>
      </w:r>
    </w:p>
    <w:p w14:paraId="1371888E" w14:textId="77777777" w:rsidR="009520BB" w:rsidRDefault="009520BB" w:rsidP="009520BB">
      <w:pPr>
        <w:pStyle w:val="Style3"/>
      </w:pPr>
      <w:bookmarkStart w:id="147" w:name="_Toc194515208"/>
      <w:bookmarkStart w:id="148" w:name="_Toc195193001"/>
      <w:r>
        <w:t xml:space="preserve">Self and Parental Reports of </w:t>
      </w:r>
      <w:bookmarkEnd w:id="147"/>
      <w:r>
        <w:t>dimensional diagnosis</w:t>
      </w:r>
      <w:bookmarkEnd w:id="148"/>
      <w:r>
        <w:t xml:space="preserve"> </w:t>
      </w:r>
    </w:p>
    <w:p w14:paraId="05906324" w14:textId="77777777" w:rsidR="009520BB" w:rsidRPr="00F05A4A" w:rsidRDefault="009520BB" w:rsidP="009520BB">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05465C">
        <w:rPr>
          <w:color w:val="215E99" w:themeColor="text2" w:themeTint="BF"/>
        </w:rPr>
        <w:t>diagnostic</w:t>
      </w:r>
      <w:r>
        <w:rPr>
          <w:color w:val="215E99" w:themeColor="text2" w:themeTint="BF"/>
        </w:rPr>
        <w:t>/assessment</w:t>
      </w:r>
      <w:r w:rsidRPr="00F05A4A">
        <w:t xml:space="preserve"> approach that places behaviors along a continuum of </w:t>
      </w:r>
      <w:r w:rsidRPr="005E7B4A">
        <w:t>frequency and/or severity. Moreover, assessments are normed by informant, age, sex, and ethnicity. The resulting scores are reported as z-scores within a full T-score range, with a mean of 50 and a standard deviation of 10.</w:t>
      </w:r>
    </w:p>
    <w:p w14:paraId="48ABFD65" w14:textId="72D17626" w:rsidR="009C4AA5" w:rsidRDefault="009520BB" w:rsidP="00400DB2">
      <w:pPr>
        <w:pStyle w:val="Style4"/>
      </w:pPr>
      <w:bookmarkStart w:id="149" w:name="_Toc195193002"/>
      <w:bookmarkStart w:id="150" w:name="_Toc194515210"/>
      <w:r>
        <w:t xml:space="preserve">Parent-Reported </w:t>
      </w:r>
      <w:r w:rsidRPr="003867A7">
        <w:t>Child Behavior Checklist</w:t>
      </w:r>
      <w:bookmarkEnd w:id="149"/>
      <w:r w:rsidRPr="003867A7">
        <w:t xml:space="preserve"> </w:t>
      </w:r>
      <w:bookmarkEnd w:id="150"/>
    </w:p>
    <w:p w14:paraId="748B8E53" w14:textId="77777777" w:rsidR="009520BB" w:rsidRDefault="009520BB" w:rsidP="009520BB">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w:t>
      </w:r>
      <w:r w:rsidRPr="003867A7">
        <w:t>M</w:t>
      </w:r>
      <w:r>
        <w:t>eanwhile</w:t>
      </w:r>
      <w:r w:rsidRPr="003867A7">
        <w:t>,</w:t>
      </w:r>
      <w:r>
        <w:t xml:space="preserve"> the more recently developed </w:t>
      </w:r>
      <w:r w:rsidRPr="003867A7">
        <w:t>s</w:t>
      </w:r>
      <w:r>
        <w:t>even</w:t>
      </w:r>
      <w:r w:rsidRPr="00E33541">
        <w:t xml:space="preserve"> DSM-Oriented Scales align with diagnostic categories outlined in the </w:t>
      </w:r>
      <w:r>
        <w:t xml:space="preserve">DSM-5 </w:t>
      </w:r>
      <w:r w:rsidRPr="00E33541">
        <w:fldChar w:fldCharType="begin"/>
      </w:r>
      <w:r>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Pr="00E33541">
        <w:fldChar w:fldCharType="separate"/>
      </w:r>
      <w:r>
        <w:t>(American Psychiatric Association, 2013; Nelson et al., 2001)</w:t>
      </w:r>
      <w:r w:rsidRPr="00E33541">
        <w:fldChar w:fldCharType="end"/>
      </w:r>
      <w:r w:rsidRPr="00E33541">
        <w:t>.</w:t>
      </w:r>
      <w:r>
        <w:t xml:space="preserve"> Furthermore</w:t>
      </w:r>
      <w:r w:rsidRPr="00E33541">
        <w:t>, these scales are grouped into three high-level</w:t>
      </w:r>
      <w:r>
        <w:t xml:space="preserve"> domains </w:t>
      </w:r>
      <w:r w:rsidRPr="00676283">
        <w:t>Internalizing, Externalizing, and Total Problems scales</w:t>
      </w:r>
      <w:r w:rsidRPr="00E33541">
        <w:t>. These dimensions offer a detailed assessment of a child's emotional, social, and behavioral functioning, aiding in identifying areas that may benefit from therapeutic or educational interventions.</w:t>
      </w:r>
    </w:p>
    <w:p w14:paraId="741BB684" w14:textId="68AE7446" w:rsidR="009C4AA5" w:rsidRDefault="009520BB" w:rsidP="00400DB2">
      <w:pPr>
        <w:pStyle w:val="Style4"/>
      </w:pPr>
      <w:bookmarkStart w:id="151" w:name="_Toc195193003"/>
      <w:bookmarkStart w:id="152" w:name="_Toc194515209"/>
      <w:r>
        <w:t>Self-Reported B</w:t>
      </w:r>
      <w:r w:rsidRPr="003B224D">
        <w:t xml:space="preserve">rief </w:t>
      </w:r>
      <w:r>
        <w:t>P</w:t>
      </w:r>
      <w:r w:rsidRPr="003B224D">
        <w:t xml:space="preserve">roblem </w:t>
      </w:r>
      <w:r>
        <w:t>M</w:t>
      </w:r>
      <w:r w:rsidRPr="003B224D">
        <w:t>onitor</w:t>
      </w:r>
      <w:bookmarkEnd w:id="151"/>
      <w:r>
        <w:t xml:space="preserve"> </w:t>
      </w:r>
      <w:bookmarkEnd w:id="152"/>
    </w:p>
    <w:p w14:paraId="33B17635" w14:textId="5224B031" w:rsidR="009520BB" w:rsidRPr="00F05A4A" w:rsidRDefault="009520BB" w:rsidP="009520BB">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t xml:space="preserve">Developed to complement parental assessments, adolescents provide self-reports on </w:t>
      </w:r>
      <w:r>
        <w:lastRenderedPageBreak/>
        <w:t>higher</w:t>
      </w:r>
      <w:r w:rsidR="00126CAD">
        <w:t>-</w:t>
      </w:r>
      <w:r>
        <w:t xml:space="preserve">level domains </w:t>
      </w:r>
      <w:r w:rsidRPr="004467B7">
        <w:rPr>
          <w:color w:val="215E99" w:themeColor="text2" w:themeTint="BF"/>
        </w:rPr>
        <w:t>and attention</w:t>
      </w:r>
      <w:r>
        <w:t xml:space="preserve">. </w:t>
      </w:r>
      <w:r w:rsidRPr="00676283">
        <w:t xml:space="preserve">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w:t>
      </w:r>
      <w:r>
        <w:t>5</w:t>
      </w:r>
      <w:r w:rsidRPr="00676283">
        <w:t xml:space="preserve">, the BPM measures four scales, including Internalizing, Attention Problems, Externalizing, and Total Problems scales, paralleling the items and scales found on the more comprehensive CBCL/6-18 </w:t>
      </w:r>
      <w:r w:rsidRPr="00676283">
        <w:fldChar w:fldCharType="begin"/>
      </w:r>
      <w:r w:rsidRPr="00676283">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676283">
        <w:fldChar w:fldCharType="separate"/>
      </w:r>
      <w:r w:rsidRPr="00676283">
        <w:t>(Achenbach et al., 2017)</w:t>
      </w:r>
      <w:r w:rsidRPr="00676283">
        <w:fldChar w:fldCharType="end"/>
      </w:r>
      <w:r w:rsidRPr="00676283">
        <w:t xml:space="preserve">. </w:t>
      </w:r>
    </w:p>
    <w:p w14:paraId="3A108D98" w14:textId="77777777" w:rsidR="009520BB" w:rsidRDefault="009520BB" w:rsidP="009520BB">
      <w:r>
        <w:rPr>
          <w:noProof/>
          <w14:ligatures w14:val="standardContextual"/>
        </w:rPr>
        <w:drawing>
          <wp:inline distT="0" distB="0" distL="0" distR="0" wp14:anchorId="0BE97AF1" wp14:editId="171E335D">
            <wp:extent cx="5943378" cy="3341511"/>
            <wp:effectExtent l="0" t="0" r="0" b="0"/>
            <wp:docPr id="16996303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30325" name="Picture 1699630325"/>
                    <pic:cNvPicPr/>
                  </pic:nvPicPr>
                  <pic:blipFill rotWithShape="1">
                    <a:blip r:embed="rId15"/>
                    <a:srcRect t="9946" b="10490"/>
                    <a:stretch/>
                  </pic:blipFill>
                  <pic:spPr bwMode="auto">
                    <a:xfrm>
                      <a:off x="0" y="0"/>
                      <a:ext cx="5943600" cy="3341636"/>
                    </a:xfrm>
                    <a:prstGeom prst="rect">
                      <a:avLst/>
                    </a:prstGeom>
                    <a:ln>
                      <a:noFill/>
                    </a:ln>
                    <a:extLst>
                      <a:ext uri="{53640926-AAD7-44D8-BBD7-CCE9431645EC}">
                        <a14:shadowObscured xmlns:a14="http://schemas.microsoft.com/office/drawing/2010/main"/>
                      </a:ext>
                    </a:extLst>
                  </pic:spPr>
                </pic:pic>
              </a:graphicData>
            </a:graphic>
          </wp:inline>
        </w:drawing>
      </w:r>
    </w:p>
    <w:p w14:paraId="2814DEDB" w14:textId="77777777" w:rsidR="009520BB" w:rsidRDefault="009520BB" w:rsidP="009520BB">
      <w:pPr>
        <w:rPr>
          <w:b/>
          <w:bCs/>
          <w:i/>
          <w:iCs/>
        </w:rPr>
      </w:pPr>
    </w:p>
    <w:p w14:paraId="3A6E9ED6" w14:textId="07FC6C41" w:rsidR="002E6FFB" w:rsidRPr="008C0CD7" w:rsidRDefault="009520BB" w:rsidP="00D2005B">
      <w:pPr>
        <w:rPr>
          <w:i/>
          <w:iCs/>
        </w:rPr>
      </w:pPr>
      <w:r w:rsidRPr="0070480A">
        <w:rPr>
          <w:b/>
          <w:bCs/>
          <w:i/>
          <w:iCs/>
        </w:rPr>
        <w:t xml:space="preserve">Figure </w:t>
      </w:r>
      <w:r>
        <w:rPr>
          <w:b/>
          <w:bCs/>
          <w:i/>
          <w:iCs/>
        </w:rPr>
        <w:t>5</w:t>
      </w:r>
      <w:r w:rsidRPr="0070480A">
        <w:rPr>
          <w:b/>
          <w:bCs/>
          <w:i/>
          <w:iCs/>
        </w:rPr>
        <w:t xml:space="preserve">. </w:t>
      </w:r>
      <w:bookmarkStart w:id="153" w:name="_Toc194515211"/>
      <w:r w:rsidR="00126CAD" w:rsidRPr="00126CAD">
        <w:rPr>
          <w:i/>
          <w:iCs/>
        </w:rPr>
        <w:t>The structure of the ASEBA specifically focuses on the CBCL and the BPM. The parent-reported CBCL consists of Syndrome Scales and the more recently developed DSM-Oriented Scales. The DSM-oriented scales are aligned with diagnostic criteria from the DSM and include categories such as OCD and Anxiety Problems. The syndrome scales include clusters of symptoms, which are further grouped into three high-level domains known as (1) Internalizing Problems, (2) Externalizing, and (3) Total Problems score that sums all problem items. The child-reported BPM is a shorter version that provides a rapid assessment parallel to dimensions in CBCL for monitoring behavioral and emotional functioning over time.</w:t>
      </w:r>
    </w:p>
    <w:p w14:paraId="2A6242DF" w14:textId="22A01C6D" w:rsidR="009520BB" w:rsidRPr="00F05A4A" w:rsidRDefault="00F91235" w:rsidP="009520BB">
      <w:r w:rsidRPr="00034179">
        <w:t>Figure 4</w:t>
      </w:r>
      <w:r w:rsidR="008C0CD7">
        <w:t>.</w:t>
      </w:r>
      <w:r w:rsidRPr="00034179">
        <w:t xml:space="preserve"> illustrates the process of participant </w:t>
      </w:r>
      <w:r>
        <w:t>inclusion criteria</w:t>
      </w:r>
      <w:r w:rsidRPr="00034179">
        <w:t>.</w:t>
      </w:r>
      <w:r>
        <w:t xml:space="preserve"> </w:t>
      </w:r>
      <w:r w:rsidRPr="00034179">
        <w:t>Several criteria were applied for exclusion from the study</w:t>
      </w:r>
      <w:r>
        <w:t xml:space="preserve">. </w:t>
      </w:r>
      <w:r w:rsidR="00D76A51" w:rsidRPr="00D76A51">
        <w:t xml:space="preserve">Subjects </w:t>
      </w:r>
      <w:r w:rsidR="00D76A51">
        <w:t>are</w:t>
      </w:r>
      <w:r w:rsidR="00D76A51" w:rsidRPr="00D76A51">
        <w:t xml:space="preserve"> excluded if they lack usable imaging data or if there are </w:t>
      </w:r>
      <w:r w:rsidR="00D76A51" w:rsidRPr="00D76A51">
        <w:lastRenderedPageBreak/>
        <w:t xml:space="preserve">missing reports from either parents or children regarding internalizing and/or externalizing behaviors. </w:t>
      </w:r>
      <w:r w:rsidR="002E6FFB" w:rsidRPr="002E6FFB">
        <w:t xml:space="preserve">Subjects are excluded from the study if they </w:t>
      </w:r>
      <w:r w:rsidR="002E6FFB" w:rsidRPr="00F91235">
        <w:rPr>
          <w:color w:val="3A7C22" w:themeColor="accent6" w:themeShade="BF"/>
        </w:rPr>
        <w:t xml:space="preserve">are </w:t>
      </w:r>
      <w:r w:rsidRPr="00F91235">
        <w:rPr>
          <w:color w:val="3A7C22" w:themeColor="accent6" w:themeShade="BF"/>
        </w:rPr>
        <w:t>“</w:t>
      </w:r>
      <w:r w:rsidR="002E6FFB" w:rsidRPr="00F91235">
        <w:rPr>
          <w:color w:val="3A7C22" w:themeColor="accent6" w:themeShade="BF"/>
        </w:rPr>
        <w:t>currently</w:t>
      </w:r>
      <w:r w:rsidRPr="00F91235">
        <w:rPr>
          <w:color w:val="3A7C22" w:themeColor="accent6" w:themeShade="BF"/>
        </w:rPr>
        <w:t>”</w:t>
      </w:r>
      <w:r w:rsidR="002E6FFB" w:rsidRPr="00F91235">
        <w:rPr>
          <w:color w:val="3A7C22" w:themeColor="accent6" w:themeShade="BF"/>
        </w:rPr>
        <w:t xml:space="preserve"> </w:t>
      </w:r>
      <w:r>
        <w:t xml:space="preserve">prescribed </w:t>
      </w:r>
      <w:r w:rsidR="002E6FFB" w:rsidRPr="002E6FFB">
        <w:t xml:space="preserve">common antidepressant or antipsychotic medications </w:t>
      </w:r>
      <w:r>
        <w:rPr>
          <w:color w:val="3A7C22" w:themeColor="accent6" w:themeShade="BF"/>
        </w:rPr>
        <w:t>(list of meds?) b</w:t>
      </w:r>
      <w:r w:rsidR="002E6FFB" w:rsidRPr="00F91235">
        <w:rPr>
          <w:color w:val="3A7C22" w:themeColor="accent6" w:themeShade="BF"/>
        </w:rPr>
        <w:t xml:space="preserve">ecause these drugs can significantly </w:t>
      </w:r>
      <w:r w:rsidR="002E6FFB" w:rsidRPr="002E6FFB">
        <w:t xml:space="preserve">affect brain </w:t>
      </w:r>
      <w:r w:rsidR="002E6FFB" w:rsidRPr="00D76A51">
        <w:t>structure.</w:t>
      </w:r>
      <w:r w:rsidRPr="00D76A51">
        <w:t xml:space="preserve"> Healthy control subjects are defined as subjects who did not meet </w:t>
      </w:r>
      <w:r w:rsidR="00034179" w:rsidRPr="00D76A51">
        <w:t xml:space="preserve">diagnostic criteria for </w:t>
      </w:r>
      <w:r w:rsidRPr="00D76A51">
        <w:t xml:space="preserve">any </w:t>
      </w:r>
      <w:r w:rsidR="00034179" w:rsidRPr="00D76A51">
        <w:t>present or current</w:t>
      </w:r>
      <w:r w:rsidR="00034179" w:rsidRPr="00034179">
        <w:t xml:space="preserve"> psychiatric disorder </w:t>
      </w:r>
      <w:r>
        <w:t xml:space="preserve">as assessed by the KSADS-5. </w:t>
      </w:r>
      <w:r w:rsidR="009520BB" w:rsidRPr="00725244">
        <w:t xml:space="preserve">A total of </w:t>
      </w:r>
      <w:r w:rsidR="009520BB">
        <w:t>6,</w:t>
      </w:r>
      <w:r>
        <w:t>261</w:t>
      </w:r>
      <w:r w:rsidR="009520BB" w:rsidRPr="00725244">
        <w:t xml:space="preserve"> participants were included in the study. </w:t>
      </w:r>
    </w:p>
    <w:p w14:paraId="16AC3590" w14:textId="04A0E5D6" w:rsidR="009520BB" w:rsidRDefault="00A820B6" w:rsidP="009520BB">
      <w:pPr>
        <w:jc w:val="center"/>
      </w:pPr>
      <w:r>
        <w:rPr>
          <w:noProof/>
          <w14:ligatures w14:val="standardContextual"/>
        </w:rPr>
        <w:drawing>
          <wp:inline distT="0" distB="0" distL="0" distR="0" wp14:anchorId="2B9DF3BF" wp14:editId="575FE889">
            <wp:extent cx="5374585" cy="4236441"/>
            <wp:effectExtent l="0" t="0" r="0" b="5715"/>
            <wp:docPr id="12118413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41392" name="Picture 1211841392"/>
                    <pic:cNvPicPr/>
                  </pic:nvPicPr>
                  <pic:blipFill rotWithShape="1">
                    <a:blip r:embed="rId16"/>
                    <a:srcRect l="11151" t="10587" r="16866" b="9117"/>
                    <a:stretch/>
                  </pic:blipFill>
                  <pic:spPr bwMode="auto">
                    <a:xfrm>
                      <a:off x="0" y="0"/>
                      <a:ext cx="5414213" cy="4267677"/>
                    </a:xfrm>
                    <a:prstGeom prst="rect">
                      <a:avLst/>
                    </a:prstGeom>
                    <a:ln>
                      <a:noFill/>
                    </a:ln>
                    <a:extLst>
                      <a:ext uri="{53640926-AAD7-44D8-BBD7-CCE9431645EC}">
                        <a14:shadowObscured xmlns:a14="http://schemas.microsoft.com/office/drawing/2010/main"/>
                      </a:ext>
                    </a:extLst>
                  </pic:spPr>
                </pic:pic>
              </a:graphicData>
            </a:graphic>
          </wp:inline>
        </w:drawing>
      </w:r>
    </w:p>
    <w:p w14:paraId="678F92E7" w14:textId="2DAA6FA0" w:rsidR="009520BB" w:rsidRDefault="009520BB" w:rsidP="009520BB">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7AEAEE98" w14:textId="77777777" w:rsidR="005317AF" w:rsidRDefault="005317AF" w:rsidP="009520BB">
      <w:pPr>
        <w:rPr>
          <w:rFonts w:eastAsiaTheme="majorEastAsia"/>
          <w:i/>
          <w:iCs/>
        </w:rPr>
      </w:pPr>
    </w:p>
    <w:p w14:paraId="72B7E3D6" w14:textId="483CB50A" w:rsidR="00D2005B" w:rsidRPr="005D23F6" w:rsidRDefault="008C0CD7" w:rsidP="00D2005B">
      <w:r w:rsidRPr="008C0CD7">
        <w:t xml:space="preserve">For the healthy control group (n = 5,869), the mean age of participants was 9.48 years (SD = 0.51). The sex distribution included 47.5% female (n = 2,790), 0% identified as </w:t>
      </w:r>
      <w:proofErr w:type="gramStart"/>
      <w:r w:rsidRPr="008C0CD7">
        <w:t>intersex-male</w:t>
      </w:r>
      <w:proofErr w:type="gramEnd"/>
      <w:r w:rsidRPr="008C0CD7">
        <w:t xml:space="preserve"> (n = 1), and 52.4% male (n = 3,078). The racial and ethnic composition of the group was as follows: 2.2% Asian (n = 131), 13.3% Black (n = 778), 19% Hispanic (n = 1,114), 9.8% identifying as Other (n = 574), and 55.8% White (n = 3,272).</w:t>
      </w:r>
      <w:r>
        <w:t xml:space="preserve"> </w:t>
      </w:r>
      <w:r w:rsidRPr="008C0CD7">
        <w:t xml:space="preserve">For the OCD group (n = 392), the mean age of participants was 9.46 years (SD = 0.5). The sex distribution included 47.7% female (n = 187) and 52.3% male (n = 205). The racial and ethnic composition was 1% Asian (n = 4), </w:t>
      </w:r>
      <w:r w:rsidRPr="008C0CD7">
        <w:lastRenderedPageBreak/>
        <w:t>15.1% Black (n = 59), 19.6% Hispanic (n = 77), 14.5% identifying as Other (n = 57), and 49.7% White (n = 195).</w:t>
      </w:r>
    </w:p>
    <w:p w14:paraId="599DD46D" w14:textId="77777777" w:rsidR="009520BB" w:rsidRPr="00676283" w:rsidRDefault="009520BB" w:rsidP="009520BB">
      <w:pPr>
        <w:pStyle w:val="Style2"/>
      </w:pPr>
      <w:bookmarkStart w:id="154" w:name="_Toc195193005"/>
      <w:r w:rsidRPr="00676283">
        <w:t>Modelling approach</w:t>
      </w:r>
      <w:bookmarkEnd w:id="153"/>
      <w:bookmarkEnd w:id="154"/>
    </w:p>
    <w:p w14:paraId="00A1B536" w14:textId="4D4CCFD4" w:rsidR="000F7E8F" w:rsidRPr="000F7E8F" w:rsidRDefault="009520BB" w:rsidP="000F7E8F">
      <w:r>
        <w:t>All analysis and data handling were done in</w:t>
      </w:r>
      <w:r w:rsidRPr="00D37B21">
        <w:t xml:space="preserve"> R </w:t>
      </w:r>
      <w:r w:rsidRPr="005E7B4A">
        <w:t xml:space="preserve">version 4.3.3. </w:t>
      </w:r>
      <w:r w:rsidR="00395739">
        <w:t xml:space="preserve">Models were built with the </w:t>
      </w:r>
      <w:proofErr w:type="spellStart"/>
      <w:r w:rsidR="00395739">
        <w:t>xgboost</w:t>
      </w:r>
      <w:proofErr w:type="spellEnd"/>
      <w:r w:rsidR="00395739">
        <w:t xml:space="preserve"> package. </w:t>
      </w:r>
      <w:r w:rsidR="000F7E8F" w:rsidRPr="000F7E8F">
        <w:t xml:space="preserve">We built </w:t>
      </w:r>
      <w:r w:rsidR="003538B3">
        <w:t>four</w:t>
      </w:r>
      <w:r w:rsidR="000F7E8F" w:rsidRPr="000F7E8F">
        <w:t xml:space="preserve"> </w:t>
      </w:r>
      <w:r w:rsidR="003538B3">
        <w:t xml:space="preserve">extreme gradient boosting </w:t>
      </w:r>
      <w:r w:rsidR="000F7E8F" w:rsidRPr="000F7E8F">
        <w:t>models</w:t>
      </w:r>
      <w:r w:rsidR="003538B3">
        <w:t xml:space="preserve"> using </w:t>
      </w:r>
      <w:proofErr w:type="spellStart"/>
      <w:r w:rsidR="003538B3" w:rsidRPr="000F7E8F">
        <w:t>XGBoost</w:t>
      </w:r>
      <w:proofErr w:type="spellEnd"/>
      <w:r w:rsidR="003538B3" w:rsidRPr="000F7E8F">
        <w:t xml:space="preserve"> </w:t>
      </w:r>
      <w:r w:rsidR="003538B3">
        <w:t xml:space="preserve">3.0. A separate model was </w:t>
      </w:r>
      <w:r w:rsidR="005817F5">
        <w:t>made</w:t>
      </w:r>
      <w:r w:rsidR="000F7E8F" w:rsidRPr="000F7E8F">
        <w:t xml:space="preserve"> for each symptom domain, resulting in four distinct prediction models:</w:t>
      </w:r>
    </w:p>
    <w:p w14:paraId="56B19B01" w14:textId="77777777" w:rsidR="000F7E8F" w:rsidRPr="000F7E8F" w:rsidRDefault="000F7E8F" w:rsidP="000F7E8F">
      <w:pPr>
        <w:pStyle w:val="ListParagraph"/>
        <w:numPr>
          <w:ilvl w:val="0"/>
          <w:numId w:val="51"/>
        </w:numPr>
      </w:pPr>
      <w:r w:rsidRPr="000F7E8F">
        <w:t>Parent-reported internalizing score</w:t>
      </w:r>
    </w:p>
    <w:p w14:paraId="76944CA7" w14:textId="77777777" w:rsidR="000F7E8F" w:rsidRPr="000F7E8F" w:rsidRDefault="000F7E8F" w:rsidP="000F7E8F">
      <w:pPr>
        <w:pStyle w:val="ListParagraph"/>
        <w:numPr>
          <w:ilvl w:val="0"/>
          <w:numId w:val="51"/>
        </w:numPr>
      </w:pPr>
      <w:r w:rsidRPr="000F7E8F">
        <w:t>Parent-reported externalizing score</w:t>
      </w:r>
    </w:p>
    <w:p w14:paraId="324D9F6D" w14:textId="77777777" w:rsidR="000F7E8F" w:rsidRPr="000F7E8F" w:rsidRDefault="000F7E8F" w:rsidP="000F7E8F">
      <w:pPr>
        <w:pStyle w:val="ListParagraph"/>
        <w:numPr>
          <w:ilvl w:val="0"/>
          <w:numId w:val="51"/>
        </w:numPr>
      </w:pPr>
      <w:r w:rsidRPr="000F7E8F">
        <w:t>Child-reported internalizing score</w:t>
      </w:r>
    </w:p>
    <w:p w14:paraId="7705D15A" w14:textId="393EC3FD" w:rsidR="000F7E8F" w:rsidRDefault="000F7E8F" w:rsidP="009520BB">
      <w:pPr>
        <w:pStyle w:val="ListParagraph"/>
        <w:numPr>
          <w:ilvl w:val="0"/>
          <w:numId w:val="51"/>
        </w:numPr>
      </w:pPr>
      <w:r w:rsidRPr="000F7E8F">
        <w:t>Child-reported externalizing score</w:t>
      </w:r>
    </w:p>
    <w:p w14:paraId="16EB3863" w14:textId="270F0F1F" w:rsidR="009520BB" w:rsidRPr="00013470" w:rsidRDefault="000F7E8F" w:rsidP="009520BB">
      <w:r w:rsidRPr="000F7E8F">
        <w:t xml:space="preserve">Each model used a set of 194 predictor variables derived from the </w:t>
      </w:r>
      <w:proofErr w:type="spellStart"/>
      <w:r w:rsidRPr="000F7E8F">
        <w:t>Destrieux</w:t>
      </w:r>
      <w:proofErr w:type="spellEnd"/>
      <w:r w:rsidRPr="000F7E8F">
        <w:t xml:space="preserve"> and A</w:t>
      </w:r>
      <w:r>
        <w:t>SEG</w:t>
      </w:r>
      <w:r w:rsidRPr="000F7E8F">
        <w:t xml:space="preserve"> brain regions. It is important to note that the target variable was excluded from the predictor set to avoid bias in the predictions.</w:t>
      </w:r>
      <w:r>
        <w:t xml:space="preserve"> </w:t>
      </w:r>
      <w:r w:rsidRPr="000F7E8F">
        <w:t xml:space="preserve">For handling missing data, we performed </w:t>
      </w:r>
      <w:r w:rsidR="00B57B2A" w:rsidRPr="00B57B2A">
        <w:t xml:space="preserve">mean imputation for several brain regions, specifically the cortical volumes in mm³ for the left hemisphere </w:t>
      </w:r>
      <w:proofErr w:type="spellStart"/>
      <w:r w:rsidR="00B57B2A" w:rsidRPr="00B57B2A">
        <w:t>Destrieux</w:t>
      </w:r>
      <w:proofErr w:type="spellEnd"/>
      <w:r w:rsidR="00B57B2A" w:rsidRPr="00B57B2A">
        <w:t xml:space="preserve"> regions: sulcus intermedius primus (NA=4), transverse temporal sulcus (NA=1), and total (NA=5), a</w:t>
      </w:r>
      <w:r w:rsidR="00B57B2A">
        <w:t>nd for</w:t>
      </w:r>
      <w:r w:rsidR="00B57B2A" w:rsidRPr="00B57B2A">
        <w:t xml:space="preserve"> the right hemisphere </w:t>
      </w:r>
      <w:proofErr w:type="spellStart"/>
      <w:r w:rsidR="00B57B2A" w:rsidRPr="00B57B2A">
        <w:t>Destrieux</w:t>
      </w:r>
      <w:proofErr w:type="spellEnd"/>
      <w:r w:rsidR="00B57B2A" w:rsidRPr="00B57B2A">
        <w:t xml:space="preserve"> regions: sulcus intermedius primus (NA=1), transverse temporal sulcus (NA=1), and total (NA=2), along with the overall </w:t>
      </w:r>
      <w:proofErr w:type="spellStart"/>
      <w:r w:rsidR="00B57B2A" w:rsidRPr="00B57B2A">
        <w:t>Destrieux</w:t>
      </w:r>
      <w:proofErr w:type="spellEnd"/>
      <w:r w:rsidR="00B57B2A" w:rsidRPr="00B57B2A">
        <w:t xml:space="preserve"> total (NA=7). </w:t>
      </w:r>
      <w:r w:rsidR="00126CAD" w:rsidRPr="00126CAD">
        <w:t>Additionally, we excluded two variables—the ASEG ROI right lesion volume and the ASEG ROI lesion volume—because over 30% of the data was missing</w:t>
      </w:r>
      <w:r w:rsidR="00B57B2A" w:rsidRPr="00B57B2A">
        <w:t>.</w:t>
      </w:r>
      <w:r w:rsidR="007742C1">
        <w:t xml:space="preserve"> </w:t>
      </w:r>
      <w:r w:rsidR="00126CAD">
        <w:t>T</w:t>
      </w:r>
      <w:r w:rsidRPr="000F7E8F">
        <w:t>arget variables were standardized using z-score transformation to enable clear comparisons across the datasets.</w:t>
      </w:r>
      <w:r w:rsidRPr="00B57B2A">
        <w:t xml:space="preserve"> </w:t>
      </w:r>
      <w:r w:rsidR="009520BB" w:rsidRPr="00B57B2A">
        <w:t xml:space="preserve">The dataset was then partitioned into training and testing subsets, with </w:t>
      </w:r>
      <w:r w:rsidR="005817F5">
        <w:t>8</w:t>
      </w:r>
      <w:r w:rsidR="009520BB" w:rsidRPr="00B57B2A">
        <w:t>0% of the</w:t>
      </w:r>
      <w:r w:rsidR="009520BB" w:rsidRPr="00356724">
        <w:t xml:space="preserve"> data (n=</w:t>
      </w:r>
      <w:r w:rsidR="00B57B2A">
        <w:t xml:space="preserve"> </w:t>
      </w:r>
      <w:r w:rsidR="005817F5">
        <w:t>5009</w:t>
      </w:r>
      <w:r w:rsidR="009520BB" w:rsidRPr="00356724">
        <w:t xml:space="preserve">) allocated for training and the remaining </w:t>
      </w:r>
      <w:r w:rsidR="005817F5">
        <w:t>2</w:t>
      </w:r>
      <w:r w:rsidR="009520BB" w:rsidRPr="00356724">
        <w:t>0% (n=</w:t>
      </w:r>
      <w:r w:rsidR="00B57B2A">
        <w:t>1</w:t>
      </w:r>
      <w:r w:rsidR="005817F5">
        <w:t>252</w:t>
      </w:r>
      <w:r w:rsidR="009520BB" w:rsidRPr="00356724">
        <w:t>) reserved for testing.</w:t>
      </w:r>
    </w:p>
    <w:p w14:paraId="58DED8D3" w14:textId="77777777" w:rsidR="009520BB" w:rsidRPr="00C50FFA" w:rsidRDefault="009520BB" w:rsidP="009520BB">
      <w:pPr>
        <w:pStyle w:val="Style3"/>
      </w:pPr>
      <w:bookmarkStart w:id="155" w:name="_Toc195193006"/>
      <w:r w:rsidRPr="00C50FFA">
        <w:t>Training</w:t>
      </w:r>
      <w:bookmarkEnd w:id="155"/>
    </w:p>
    <w:p w14:paraId="49F4E7A7" w14:textId="4DBA35E3" w:rsidR="000F7E8F" w:rsidRDefault="000F7E8F" w:rsidP="000F7E8F">
      <w:bookmarkStart w:id="156" w:name="_Toc195193007"/>
      <w:r w:rsidRPr="000F7E8F">
        <w:t>This process involved exploring several parameters, including</w:t>
      </w:r>
      <w:r>
        <w:t xml:space="preserve"> n</w:t>
      </w:r>
      <w:r w:rsidRPr="000F7E8F">
        <w:t>umber of boosting rounds</w:t>
      </w:r>
      <w:r>
        <w:t>, t</w:t>
      </w:r>
      <w:r w:rsidRPr="000F7E8F">
        <w:t>ree depth</w:t>
      </w:r>
      <w:r>
        <w:t>, l</w:t>
      </w:r>
      <w:r w:rsidRPr="000F7E8F">
        <w:t>earning rate</w:t>
      </w:r>
      <w:r>
        <w:t>, and s</w:t>
      </w:r>
      <w:r w:rsidRPr="000F7E8F">
        <w:t>ubsampling ratios</w:t>
      </w:r>
      <w:r>
        <w:t xml:space="preserve">. </w:t>
      </w:r>
      <w:r w:rsidRPr="000F7E8F">
        <w:t xml:space="preserve">We optimized model selection by minimizing the root-mean-square error (RMSE), which ensured high predictive accuracy. </w:t>
      </w:r>
      <w:r w:rsidR="00126CAD" w:rsidRPr="00126CAD">
        <w:t>The cross-validation (CV) results were visualized through plots that illustrated the interaction between boosting rounds and CV errors across varying tree depths and learning rates.</w:t>
      </w:r>
      <w:r w:rsidRPr="000F7E8F">
        <w:t xml:space="preserve"> These plots </w:t>
      </w:r>
      <w:r w:rsidR="00714932">
        <w:t>elucidate</w:t>
      </w:r>
      <w:r w:rsidRPr="000F7E8F">
        <w:t xml:space="preserve"> how model complexity and iterations influenced performance.</w:t>
      </w:r>
      <w:r>
        <w:t xml:space="preserve"> </w:t>
      </w:r>
      <w:r w:rsidRPr="000F7E8F">
        <w:t xml:space="preserve">Due to high class imbalance, we </w:t>
      </w:r>
      <w:r w:rsidRPr="000F7E8F">
        <w:lastRenderedPageBreak/>
        <w:t>explored a range of subsample parameters. We noted that our subsamples exhibited significant discrepancies in class distribution, which informed our approach to balancing the datasets.</w:t>
      </w:r>
    </w:p>
    <w:p w14:paraId="5382E37D" w14:textId="45D9A753" w:rsidR="009520BB" w:rsidRDefault="009520BB" w:rsidP="009520BB">
      <w:pPr>
        <w:pStyle w:val="Style3"/>
      </w:pPr>
      <w:r>
        <w:t>Testing</w:t>
      </w:r>
      <w:bookmarkEnd w:id="156"/>
    </w:p>
    <w:p w14:paraId="400D9C16" w14:textId="2B5A13E3" w:rsidR="000F7E8F" w:rsidRPr="000F7E8F" w:rsidRDefault="000F7E8F" w:rsidP="000F7E8F">
      <w:r w:rsidRPr="000F7E8F">
        <w:t>Once the optimal hyperparameters were identified, we evaluated</w:t>
      </w:r>
      <w:r w:rsidR="00126CAD">
        <w:t xml:space="preserve"> the</w:t>
      </w:r>
      <w:r w:rsidRPr="000F7E8F">
        <w:t xml:space="preserve"> feature importance for each model. Feature importance plots were created to identify the most influential predictors of symptom severity. Predictions were then generated using the trained model along with the optimized tuning parameters applied to the test dataset.</w:t>
      </w:r>
      <w:r>
        <w:t xml:space="preserve"> </w:t>
      </w:r>
      <w:r w:rsidRPr="000F7E8F">
        <w:t>Feature Importance Analysis</w:t>
      </w:r>
      <w:r>
        <w:t xml:space="preserve">: </w:t>
      </w:r>
      <w:r w:rsidRPr="000F7E8F">
        <w:t>Using the results from the trained model, we conducted a feature importance analysis. This analysis identified the relative significance of each feature, which we displayed graphically, highlighting the top three features that significantly impacted our model's predictions. This methodological approach is crucial for both evaluating predictive accuracy and understanding the key variables that influence the model's decision-making processes.</w:t>
      </w:r>
      <w:r>
        <w:t xml:space="preserve"> Model performance evaluations: Apart from the RMSE, w</w:t>
      </w:r>
      <w:r w:rsidRPr="000F7E8F">
        <w:t>e</w:t>
      </w:r>
      <w:r>
        <w:t xml:space="preserve"> also</w:t>
      </w:r>
      <w:r w:rsidRPr="000F7E8F">
        <w:t xml:space="preserve"> calculated several performance metrics, including R-squared (R²) and mean absolute error (MAE), using the</w:t>
      </w:r>
      <w:r w:rsidRPr="000F7E8F">
        <w:rPr>
          <w:rFonts w:eastAsiaTheme="majorEastAsia"/>
        </w:rPr>
        <w:t> caret </w:t>
      </w:r>
      <w:r w:rsidRPr="000F7E8F">
        <w:t>package. This involved comparing the predictions generated by the model against the actual outcomes to assess the model’s ability to generalize to unseen data.</w:t>
      </w:r>
      <w:r>
        <w:t xml:space="preserve"> </w:t>
      </w:r>
      <w:r w:rsidRPr="000F7E8F">
        <w:t xml:space="preserve">To further assess our results, we conducted a permutation spread analysis, comparing the null models against our trained models </w:t>
      </w:r>
      <w:proofErr w:type="gramStart"/>
      <w:r w:rsidRPr="000F7E8F">
        <w:t>as a way to</w:t>
      </w:r>
      <w:proofErr w:type="gramEnd"/>
      <w:r w:rsidRPr="000F7E8F">
        <w:t xml:space="preserve"> validate our findings.</w:t>
      </w:r>
    </w:p>
    <w:p w14:paraId="7BBE033B" w14:textId="26AAEA51" w:rsidR="008E3EB3" w:rsidRDefault="009520BB" w:rsidP="000F7E8F">
      <w:pPr>
        <w:pStyle w:val="Style1"/>
      </w:pPr>
      <w:bookmarkStart w:id="157" w:name="_Toc194515214"/>
      <w:bookmarkStart w:id="158" w:name="_Toc195193008"/>
      <w:r>
        <w:lastRenderedPageBreak/>
        <w:t>Results</w:t>
      </w:r>
      <w:bookmarkEnd w:id="157"/>
      <w:bookmarkEnd w:id="158"/>
    </w:p>
    <w:p w14:paraId="6A3CF771" w14:textId="4B7702C7" w:rsidR="009A58B4" w:rsidRDefault="00E03357" w:rsidP="009520BB">
      <w:pPr>
        <w:pStyle w:val="Style2"/>
      </w:pPr>
      <w:bookmarkStart w:id="159" w:name="_Toc195193010"/>
      <w:r w:rsidRPr="00E03357">
        <w:rPr>
          <w:noProof/>
        </w:rPr>
        <w:drawing>
          <wp:inline distT="0" distB="0" distL="0" distR="0" wp14:anchorId="2FB27079" wp14:editId="61389304">
            <wp:extent cx="5854390" cy="3546409"/>
            <wp:effectExtent l="0" t="0" r="635" b="0"/>
            <wp:docPr id="194646328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63289" name="Picture 1" descr="A graph of different colored lines&#10;&#10;AI-generated content may be incorrect."/>
                    <pic:cNvPicPr/>
                  </pic:nvPicPr>
                  <pic:blipFill>
                    <a:blip r:embed="rId17"/>
                    <a:stretch>
                      <a:fillRect/>
                    </a:stretch>
                  </pic:blipFill>
                  <pic:spPr>
                    <a:xfrm>
                      <a:off x="0" y="0"/>
                      <a:ext cx="5882270" cy="3563298"/>
                    </a:xfrm>
                    <a:prstGeom prst="rect">
                      <a:avLst/>
                    </a:prstGeom>
                  </pic:spPr>
                </pic:pic>
              </a:graphicData>
            </a:graphic>
          </wp:inline>
        </w:drawing>
      </w:r>
    </w:p>
    <w:p w14:paraId="19BDC767" w14:textId="39B9B6FE" w:rsidR="009A58B4" w:rsidRDefault="009A58B4" w:rsidP="009520BB">
      <w:pPr>
        <w:pStyle w:val="Style2"/>
      </w:pPr>
    </w:p>
    <w:p w14:paraId="52258A84" w14:textId="3FED9D71" w:rsidR="009520BB" w:rsidRDefault="009520BB" w:rsidP="009520BB">
      <w:pPr>
        <w:pStyle w:val="Style2"/>
      </w:pPr>
      <w:r>
        <w:t>Training</w:t>
      </w:r>
      <w:bookmarkEnd w:id="159"/>
    </w:p>
    <w:p w14:paraId="2CA7A8A5" w14:textId="5197284F" w:rsidR="00AF36E1" w:rsidRPr="005D4164" w:rsidRDefault="00AF36E1" w:rsidP="005D4164">
      <w:pPr>
        <w:spacing w:before="100" w:beforeAutospacing="1" w:after="100" w:afterAutospacing="1"/>
      </w:pPr>
      <w:r w:rsidRPr="00AF36E1">
        <w:rPr>
          <w:color w:val="000000"/>
        </w:rPr>
        <w:t xml:space="preserve">Optimal hyperparameters were selected for each model based on </w:t>
      </w:r>
      <w:r>
        <w:rPr>
          <w:color w:val="000000"/>
        </w:rPr>
        <w:t xml:space="preserve">minimizing the RMSE for each </w:t>
      </w:r>
      <w:r w:rsidRPr="00AF36E1">
        <w:rPr>
          <w:color w:val="4C94D8" w:themeColor="text2" w:themeTint="80"/>
        </w:rPr>
        <w:t xml:space="preserve">target variable </w:t>
      </w:r>
      <w:r w:rsidRPr="00AF36E1">
        <w:rPr>
          <w:color w:val="000000"/>
        </w:rPr>
        <w:t>the reporting source (</w:t>
      </w:r>
      <w:r w:rsidR="005D4164">
        <w:rPr>
          <w:color w:val="000000"/>
        </w:rPr>
        <w:t>p</w:t>
      </w:r>
      <w:r w:rsidRPr="00AF36E1">
        <w:rPr>
          <w:color w:val="000000"/>
        </w:rPr>
        <w:t xml:space="preserve">arent </w:t>
      </w:r>
      <w:r w:rsidR="005D4164">
        <w:rPr>
          <w:color w:val="000000"/>
        </w:rPr>
        <w:t>vs.</w:t>
      </w:r>
      <w:r w:rsidRPr="00AF36E1">
        <w:rPr>
          <w:color w:val="000000"/>
        </w:rPr>
        <w:t xml:space="preserve"> </w:t>
      </w:r>
      <w:r w:rsidR="005D4164">
        <w:rPr>
          <w:color w:val="000000"/>
        </w:rPr>
        <w:t>c</w:t>
      </w:r>
      <w:r w:rsidRPr="00AF36E1">
        <w:rPr>
          <w:color w:val="000000"/>
        </w:rPr>
        <w:t>hild) and</w:t>
      </w:r>
      <w:r>
        <w:rPr>
          <w:color w:val="000000"/>
        </w:rPr>
        <w:t xml:space="preserve"> problem</w:t>
      </w:r>
      <w:r w:rsidRPr="00AF36E1">
        <w:rPr>
          <w:color w:val="000000"/>
        </w:rPr>
        <w:t xml:space="preserve"> behavior</w:t>
      </w:r>
      <w:r>
        <w:rPr>
          <w:color w:val="000000"/>
        </w:rPr>
        <w:t xml:space="preserve"> </w:t>
      </w:r>
      <w:r w:rsidRPr="00AF36E1">
        <w:rPr>
          <w:color w:val="000000"/>
        </w:rPr>
        <w:t>domain (</w:t>
      </w:r>
      <w:r w:rsidR="005D4164">
        <w:rPr>
          <w:color w:val="000000"/>
        </w:rPr>
        <w:t>i</w:t>
      </w:r>
      <w:r w:rsidRPr="00AF36E1">
        <w:rPr>
          <w:color w:val="000000"/>
        </w:rPr>
        <w:t xml:space="preserve">nternalizing vs. </w:t>
      </w:r>
      <w:r w:rsidR="005D4164">
        <w:rPr>
          <w:color w:val="000000"/>
        </w:rPr>
        <w:t>e</w:t>
      </w:r>
      <w:r w:rsidRPr="00AF36E1">
        <w:rPr>
          <w:color w:val="000000"/>
        </w:rPr>
        <w:t xml:space="preserve">xternalizing). </w:t>
      </w:r>
      <w:r w:rsidR="009B0280">
        <w:t>Optimal</w:t>
      </w:r>
      <w:r w:rsidR="009B0280" w:rsidRPr="002A4E1A">
        <w:t xml:space="preserve"> hyperparameter tuning </w:t>
      </w:r>
      <w:r w:rsidR="009B0280">
        <w:t>are reported in Table 1., the results</w:t>
      </w:r>
      <w:r w:rsidR="009B0280" w:rsidRPr="002A4E1A">
        <w:t xml:space="preserve"> reveal distinct configurations </w:t>
      </w:r>
      <w:r w:rsidR="009B0280">
        <w:t xml:space="preserve">of tuning parameters to </w:t>
      </w:r>
      <w:r w:rsidR="009B0280" w:rsidRPr="002A4E1A">
        <w:t>optimize</w:t>
      </w:r>
      <w:r w:rsidR="009B0280">
        <w:t xml:space="preserve"> predictive</w:t>
      </w:r>
      <w:r w:rsidR="009B0280" w:rsidRPr="002A4E1A">
        <w:t xml:space="preserve"> performance across different symptom domains and </w:t>
      </w:r>
      <w:r w:rsidR="009B0280">
        <w:t>reporter</w:t>
      </w:r>
      <w:r w:rsidR="009B0280" w:rsidRPr="002A4E1A">
        <w:t>.</w:t>
      </w:r>
      <w:r w:rsidR="009B0280">
        <w:t xml:space="preserve"> </w:t>
      </w:r>
      <w:r w:rsidR="00AC69B4" w:rsidRPr="00AC69B4">
        <w:t>In terms of internalizing symptoms, both models exhibited identical settings for tree depth, minimum child weight, column sampling, and learning rate</w:t>
      </w:r>
      <w:r w:rsidR="00AF791A">
        <w:t xml:space="preserve"> </w:t>
      </w:r>
      <w:r w:rsidR="00AF791A" w:rsidRPr="00AF791A">
        <w:rPr>
          <w:color w:val="3A7C22" w:themeColor="accent6" w:themeShade="BF"/>
        </w:rPr>
        <w:t>(see table x for an overview of ting tang tang</w:t>
      </w:r>
      <w:r w:rsidR="00AF791A">
        <w:t>)</w:t>
      </w:r>
      <w:r w:rsidR="00AC69B4" w:rsidRPr="00AC69B4">
        <w:t xml:space="preserve">. However, the optimal number of boosting rounds was greater for the parent-reported model than for the child-reported model. Furthermore, the gamma and row sampling rates were greater in the child-reported model than in the </w:t>
      </w:r>
      <w:r w:rsidR="00AC69B4" w:rsidRPr="009B0280">
        <w:t xml:space="preserve">parent-reported model. </w:t>
      </w:r>
      <w:r w:rsidR="009B0280" w:rsidRPr="009B0280">
        <w:t>For externalizing symptoms, the tree depth, learning rate, column sampling rate, and row sampling rate were consistent across both the parent and child models. However, the gamma and minimum child weight values were higher in the child-reported model compared to the parent-</w:t>
      </w:r>
      <w:r w:rsidR="009B0280" w:rsidRPr="009B0280">
        <w:lastRenderedPageBreak/>
        <w:t>reported model. Additionally, the number of boosting rounds was greater in the parent-reported model than in the child-reported model</w:t>
      </w:r>
      <w:r w:rsidR="005D4164">
        <w:t xml:space="preserve">. </w:t>
      </w:r>
      <w:r w:rsidRPr="005D4164">
        <w:rPr>
          <w:color w:val="3A7C22" w:themeColor="accent6" w:themeShade="BF"/>
        </w:rPr>
        <w:t>These tuned hyperparameters reflect adjustments for model complexity and regularization that may correspond to differences in reporting sources and symptom domains.</w:t>
      </w:r>
      <w:r w:rsidR="00AF791A" w:rsidRPr="00AF791A">
        <w:rPr>
          <w:noProof/>
        </w:rPr>
        <w:t xml:space="preserve"> </w:t>
      </w:r>
    </w:p>
    <w:p w14:paraId="7A39AC4E" w14:textId="62E92BBA" w:rsidR="006A5D84" w:rsidRDefault="001C7DDF" w:rsidP="007A69A2">
      <w:r w:rsidRPr="001C7DDF">
        <w:rPr>
          <w:noProof/>
        </w:rPr>
        <w:drawing>
          <wp:inline distT="0" distB="0" distL="0" distR="0" wp14:anchorId="263F714A" wp14:editId="616CB941">
            <wp:extent cx="5462954" cy="3438279"/>
            <wp:effectExtent l="0" t="0" r="0" b="3810"/>
            <wp:docPr id="166202476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024761" name="Picture 1" descr="A screenshot of a computer&#10;&#10;AI-generated content may be incorrect."/>
                    <pic:cNvPicPr/>
                  </pic:nvPicPr>
                  <pic:blipFill rotWithShape="1">
                    <a:blip r:embed="rId18"/>
                    <a:srcRect l="25251" t="1371" r="25443" b="44711"/>
                    <a:stretch/>
                  </pic:blipFill>
                  <pic:spPr bwMode="auto">
                    <a:xfrm>
                      <a:off x="0" y="0"/>
                      <a:ext cx="5490438" cy="3455577"/>
                    </a:xfrm>
                    <a:prstGeom prst="rect">
                      <a:avLst/>
                    </a:prstGeom>
                    <a:ln>
                      <a:noFill/>
                    </a:ln>
                    <a:extLst>
                      <a:ext uri="{53640926-AAD7-44D8-BBD7-CCE9431645EC}">
                        <a14:shadowObscured xmlns:a14="http://schemas.microsoft.com/office/drawing/2010/main"/>
                      </a:ext>
                    </a:extLst>
                  </pic:spPr>
                </pic:pic>
              </a:graphicData>
            </a:graphic>
          </wp:inline>
        </w:drawing>
      </w:r>
    </w:p>
    <w:p w14:paraId="5DB286AC" w14:textId="300F845C" w:rsidR="005D7722" w:rsidRPr="005D4164" w:rsidRDefault="008A6BFE" w:rsidP="005D4164">
      <w:pPr>
        <w:rPr>
          <w:i/>
          <w:iCs/>
        </w:rPr>
      </w:pPr>
      <w:r w:rsidRPr="005D4164">
        <w:rPr>
          <w:i/>
          <w:iCs/>
        </w:rPr>
        <w:t xml:space="preserve">Table 1. </w:t>
      </w:r>
      <w:r w:rsidR="005D4164" w:rsidRPr="005D4164">
        <w:rPr>
          <w:rFonts w:eastAsiaTheme="majorEastAsia"/>
          <w:i/>
          <w:iCs/>
        </w:rPr>
        <w:t xml:space="preserve">Optimal hyperparameter values </w:t>
      </w:r>
      <w:r w:rsidR="005D4164">
        <w:rPr>
          <w:rFonts w:eastAsiaTheme="majorEastAsia"/>
          <w:i/>
          <w:iCs/>
        </w:rPr>
        <w:t>for</w:t>
      </w:r>
      <w:r w:rsidR="005D4164" w:rsidRPr="005D4164">
        <w:rPr>
          <w:rFonts w:eastAsiaTheme="majorEastAsia"/>
          <w:i/>
          <w:iCs/>
        </w:rPr>
        <w:t xml:space="preserve"> models predicting internalizing and externalizing symptoms based on </w:t>
      </w:r>
      <w:r w:rsidR="005D4164">
        <w:rPr>
          <w:rFonts w:eastAsiaTheme="majorEastAsia"/>
          <w:i/>
          <w:iCs/>
        </w:rPr>
        <w:t>sMRI data</w:t>
      </w:r>
      <w:r w:rsidR="005D4164" w:rsidRPr="005D4164">
        <w:rPr>
          <w:rFonts w:eastAsiaTheme="majorEastAsia"/>
          <w:i/>
          <w:iCs/>
        </w:rPr>
        <w:t>. </w:t>
      </w:r>
      <w:r w:rsidR="005D4164" w:rsidRPr="005D4164">
        <w:rPr>
          <w:i/>
          <w:iCs/>
        </w:rPr>
        <w:t>Hyperparameters were independently tuned for each model. Notable differences were observed in the number of boosting rounds, gamma, and row sampling rate across reporting sources and symptom domains</w:t>
      </w:r>
      <w:r w:rsidR="005D4164">
        <w:rPr>
          <w:i/>
          <w:iCs/>
        </w:rPr>
        <w:t xml:space="preserve">. </w:t>
      </w:r>
      <w:r w:rsidR="005D4164" w:rsidRPr="005D4164">
        <w:rPr>
          <w:i/>
          <w:iCs/>
        </w:rPr>
        <w:t>These differences reflect adjustments in model complexity and regularization to optimize predictive performance.</w:t>
      </w:r>
    </w:p>
    <w:p w14:paraId="332015D6" w14:textId="6C26CC85" w:rsidR="00395739" w:rsidRPr="00395739" w:rsidRDefault="007A69A2" w:rsidP="008A6BFE">
      <w:pPr>
        <w:pStyle w:val="Style2"/>
      </w:pPr>
      <w:bookmarkStart w:id="160" w:name="_Toc195193011"/>
      <w:r>
        <w:t>Testing</w:t>
      </w:r>
      <w:bookmarkEnd w:id="160"/>
    </w:p>
    <w:p w14:paraId="1DD00D7A" w14:textId="00B37FC8" w:rsidR="005D4164" w:rsidRPr="005D4164" w:rsidRDefault="005D4164" w:rsidP="005D4164">
      <w:r w:rsidRPr="005D4164">
        <w:t xml:space="preserve">Model performance was evaluated using </w:t>
      </w:r>
      <w:r w:rsidR="00C91CCC">
        <w:t xml:space="preserve">RMSE, </w:t>
      </w:r>
      <w:r w:rsidRPr="005D4164">
        <w:t>MAE, and R² for each</w:t>
      </w:r>
      <w:r w:rsidR="00C91CCC">
        <w:t xml:space="preserve"> of the four</w:t>
      </w:r>
      <w:r w:rsidRPr="005D4164">
        <w:t xml:space="preserve"> model</w:t>
      </w:r>
      <w:r w:rsidR="00C91CCC">
        <w:t xml:space="preserve">s. </w:t>
      </w:r>
      <w:r w:rsidRPr="005D4164">
        <w:t>For</w:t>
      </w:r>
      <w:r w:rsidRPr="005D4164">
        <w:rPr>
          <w:rFonts w:eastAsiaTheme="majorEastAsia"/>
        </w:rPr>
        <w:t> internalizing symptoms</w:t>
      </w:r>
      <w:r w:rsidRPr="005D4164">
        <w:t>, the parent-reported model achieved an RMSE of 0.9450, R² of 0.0015, and MAE of 0.7677. The child-reported model had a similar RMSE (0.9447) but slightly lower R² (0.0002) and MAE (0.7057), suggesting modest improvements in average prediction error but limited variance explained.</w:t>
      </w:r>
      <w:r>
        <w:t xml:space="preserve"> </w:t>
      </w:r>
      <w:r w:rsidRPr="005D4164">
        <w:t>For</w:t>
      </w:r>
      <w:r w:rsidRPr="005D4164">
        <w:rPr>
          <w:rFonts w:eastAsiaTheme="majorEastAsia"/>
        </w:rPr>
        <w:t> externalizing symptoms</w:t>
      </w:r>
      <w:r w:rsidRPr="005D4164">
        <w:t xml:space="preserve">, the parent-reported model had an RMSE of 0.8862, R² of 0.0006, and MAE of 0.7360. The child-reported model showed a </w:t>
      </w:r>
      <w:r w:rsidRPr="005D4164">
        <w:lastRenderedPageBreak/>
        <w:t>slightly higher RMSE (0.9056), but a higher R² (0.0038) and lower MAE (0.6507), indicating somewhat better prediction accuracy and variance capture in this domain.</w:t>
      </w:r>
      <w:r>
        <w:t xml:space="preserve"> </w:t>
      </w:r>
      <w:r w:rsidRPr="005D4164">
        <w:t>Overall, while all models yielded low R² values—indicating limited explained variance—the lower MAE values, particularly for child-reported externalizing symptoms, suggest better precision in predicting individual scores despite limited model fit.</w:t>
      </w:r>
    </w:p>
    <w:p w14:paraId="4156FD39" w14:textId="005C33CF" w:rsidR="007A69A2" w:rsidRDefault="007A69A2" w:rsidP="007A69A2">
      <w:pPr>
        <w:rPr>
          <w:b/>
          <w:bCs/>
        </w:rPr>
      </w:pPr>
    </w:p>
    <w:p w14:paraId="0C239A1E" w14:textId="7DC0F643" w:rsidR="00AF38DE" w:rsidRDefault="001C7DDF" w:rsidP="007A69A2">
      <w:pPr>
        <w:rPr>
          <w:b/>
          <w:bCs/>
        </w:rPr>
      </w:pPr>
      <w:r w:rsidRPr="001C7DDF">
        <w:rPr>
          <w:b/>
          <w:bCs/>
          <w:noProof/>
        </w:rPr>
        <w:drawing>
          <wp:inline distT="0" distB="0" distL="0" distR="0" wp14:anchorId="6EB45CDA" wp14:editId="794B4498">
            <wp:extent cx="5728677" cy="2380566"/>
            <wp:effectExtent l="0" t="0" r="0" b="0"/>
            <wp:docPr id="376033588" name="Picture 1" descr="A screenshot of a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33588" name="Picture 1" descr="A screenshot of a report&#10;&#10;AI-generated content may be incorrect."/>
                    <pic:cNvPicPr/>
                  </pic:nvPicPr>
                  <pic:blipFill rotWithShape="1">
                    <a:blip r:embed="rId19"/>
                    <a:srcRect l="26439" t="-1" r="26022" b="65676"/>
                    <a:stretch/>
                  </pic:blipFill>
                  <pic:spPr bwMode="auto">
                    <a:xfrm>
                      <a:off x="0" y="0"/>
                      <a:ext cx="5847103" cy="2429778"/>
                    </a:xfrm>
                    <a:prstGeom prst="rect">
                      <a:avLst/>
                    </a:prstGeom>
                    <a:ln>
                      <a:noFill/>
                    </a:ln>
                    <a:extLst>
                      <a:ext uri="{53640926-AAD7-44D8-BBD7-CCE9431645EC}">
                        <a14:shadowObscured xmlns:a14="http://schemas.microsoft.com/office/drawing/2010/main"/>
                      </a:ext>
                    </a:extLst>
                  </pic:spPr>
                </pic:pic>
              </a:graphicData>
            </a:graphic>
          </wp:inline>
        </w:drawing>
      </w:r>
    </w:p>
    <w:p w14:paraId="6A026C71" w14:textId="0123FC94" w:rsidR="007A69A2" w:rsidRPr="00C91CCC" w:rsidRDefault="008A6BFE" w:rsidP="00C91CCC">
      <w:pPr>
        <w:rPr>
          <w:b/>
          <w:bCs/>
          <w:i/>
          <w:iCs/>
        </w:rPr>
      </w:pPr>
      <w:r w:rsidRPr="005D0C3A">
        <w:rPr>
          <w:b/>
          <w:bCs/>
          <w:i/>
          <w:iCs/>
        </w:rPr>
        <w:t>Table 2.</w:t>
      </w:r>
    </w:p>
    <w:p w14:paraId="7648BF83" w14:textId="77777777" w:rsidR="006A5D84" w:rsidRDefault="006A5D84" w:rsidP="007A69A2"/>
    <w:p w14:paraId="7949D8C0" w14:textId="77777777" w:rsidR="007A69A2" w:rsidRDefault="007A69A2" w:rsidP="007A69A2">
      <w:pPr>
        <w:pStyle w:val="Style1"/>
      </w:pPr>
      <w:bookmarkStart w:id="161" w:name="_Toc194515215"/>
      <w:bookmarkStart w:id="162" w:name="_Toc195193012"/>
      <w:r>
        <w:t>Discussion</w:t>
      </w:r>
      <w:bookmarkEnd w:id="161"/>
      <w:bookmarkEnd w:id="162"/>
    </w:p>
    <w:p w14:paraId="210D32DD" w14:textId="77777777" w:rsidR="007A69A2" w:rsidRDefault="007A69A2" w:rsidP="007A69A2">
      <w:pPr>
        <w:pStyle w:val="Style1"/>
      </w:pPr>
    </w:p>
    <w:p w14:paraId="0948E141" w14:textId="77777777" w:rsidR="00E66E5C" w:rsidRDefault="00E66E5C" w:rsidP="00AF7DD7"/>
    <w:p w14:paraId="5E4526D3" w14:textId="77777777" w:rsidR="00E66E5C" w:rsidRDefault="00E66E5C" w:rsidP="00AF7DD7"/>
    <w:p w14:paraId="50F42B72" w14:textId="77777777" w:rsidR="00E66E5C" w:rsidRDefault="00E66E5C" w:rsidP="00AF7DD7"/>
    <w:p w14:paraId="6721F49E" w14:textId="77777777" w:rsidR="00E66E5C" w:rsidRDefault="00E66E5C" w:rsidP="00AF7DD7"/>
    <w:p w14:paraId="1645D76A" w14:textId="77777777" w:rsidR="00E66E5C" w:rsidRDefault="00E66E5C" w:rsidP="00AF7DD7"/>
    <w:p w14:paraId="00C1DE4E" w14:textId="77777777" w:rsidR="00E66E5C" w:rsidRDefault="00E66E5C" w:rsidP="00AF7DD7"/>
    <w:p w14:paraId="09973DF5" w14:textId="77777777" w:rsidR="00E66E5C" w:rsidRDefault="00E66E5C" w:rsidP="00AF7DD7"/>
    <w:p w14:paraId="13298DA6" w14:textId="77777777" w:rsidR="00E66E5C" w:rsidRDefault="00E66E5C" w:rsidP="00AF7DD7"/>
    <w:p w14:paraId="40D29975" w14:textId="77777777" w:rsidR="00E66E5C" w:rsidRDefault="00E66E5C" w:rsidP="00AF7DD7"/>
    <w:p w14:paraId="77A7378C" w14:textId="77777777" w:rsidR="00E66E5C" w:rsidRDefault="00E66E5C" w:rsidP="00AF7DD7"/>
    <w:p w14:paraId="3B098B4C" w14:textId="77777777" w:rsidR="00E66E5C" w:rsidRDefault="00E66E5C" w:rsidP="00AF7DD7"/>
    <w:p w14:paraId="518931C8" w14:textId="77777777" w:rsidR="00E66E5C" w:rsidRDefault="00E66E5C" w:rsidP="00AF7DD7"/>
    <w:p w14:paraId="456A7E2D" w14:textId="77777777" w:rsidR="00E66E5C" w:rsidRDefault="00E66E5C" w:rsidP="00AF7DD7"/>
    <w:p w14:paraId="1B435C9C" w14:textId="77777777" w:rsidR="00E66E5C" w:rsidRDefault="00E66E5C" w:rsidP="00AF7DD7"/>
    <w:p w14:paraId="05B915AC" w14:textId="77777777" w:rsidR="00E66E5C" w:rsidRDefault="00E66E5C" w:rsidP="00AF7DD7"/>
    <w:p w14:paraId="6A8D2B23" w14:textId="77777777" w:rsidR="00E66E5C" w:rsidRDefault="00E66E5C" w:rsidP="00AF7DD7"/>
    <w:p w14:paraId="4F1CD8B0" w14:textId="77777777" w:rsidR="00E66E5C" w:rsidRDefault="00E66E5C" w:rsidP="00AF7DD7"/>
    <w:p w14:paraId="071605A0" w14:textId="77777777" w:rsidR="00E66E5C" w:rsidRDefault="00E66E5C" w:rsidP="00AF7DD7"/>
    <w:p w14:paraId="0D266D76" w14:textId="77777777" w:rsidR="00E66E5C" w:rsidRDefault="00E66E5C" w:rsidP="00AF7DD7"/>
    <w:p w14:paraId="4A67B0F4" w14:textId="77777777" w:rsidR="00E66E5C" w:rsidRDefault="00E66E5C" w:rsidP="00AF7DD7"/>
    <w:p w14:paraId="3736ACCA" w14:textId="77777777" w:rsidR="00E66E5C" w:rsidRDefault="00E66E5C" w:rsidP="00AF7DD7"/>
    <w:p w14:paraId="5B191399" w14:textId="77777777" w:rsidR="00E66E5C" w:rsidRDefault="00E66E5C" w:rsidP="00AF7DD7"/>
    <w:p w14:paraId="497C0013" w14:textId="77777777" w:rsidR="00E66E5C" w:rsidRDefault="00E66E5C" w:rsidP="00AF7DD7"/>
    <w:p w14:paraId="7BC04CF9" w14:textId="564D8ED1" w:rsidR="00B365C7" w:rsidRPr="00B365C7" w:rsidRDefault="00B365C7" w:rsidP="00654021">
      <w:pPr>
        <w:pStyle w:val="Style1"/>
      </w:pPr>
      <w:bookmarkStart w:id="163" w:name="_Toc195193013"/>
      <w:r>
        <w:t>References</w:t>
      </w:r>
      <w:bookmarkEnd w:id="163"/>
    </w:p>
    <w:p w14:paraId="44C90739" w14:textId="77777777" w:rsidR="005317AF" w:rsidRPr="005317AF" w:rsidRDefault="00B365C7" w:rsidP="005317AF">
      <w:pPr>
        <w:pStyle w:val="Bibliography"/>
      </w:pPr>
      <w:r w:rsidRPr="00B365C7">
        <w:fldChar w:fldCharType="begin"/>
      </w:r>
      <w:r w:rsidR="00EE7345">
        <w:instrText xml:space="preserve"> ADDIN ZOTERO_BIBL {"uncited":[["http://zotero.org/users/13126831/items/5GVA3MHY"],["http://zotero.org/users/13126831/items/MUSPHGSQ"]],"omitted":[],"custom":[]} CSL_BIBLIOGRAPHY </w:instrText>
      </w:r>
      <w:r w:rsidRPr="00B365C7">
        <w:fldChar w:fldCharType="separate"/>
      </w:r>
      <w:r w:rsidR="005317AF" w:rsidRPr="005317AF">
        <w:t xml:space="preserve">Achenbach, McConaughy, S., Ivanova, M., &amp; Rescorla, L. (2017). Manual for the aseba brief problem monitor for ages 6–18 (bpm/6–18). </w:t>
      </w:r>
      <w:r w:rsidR="005317AF" w:rsidRPr="005317AF">
        <w:rPr>
          <w:i/>
          <w:iCs/>
        </w:rPr>
        <w:t>Burlington: University of Vermont Research Center for Children, Youth, and Families</w:t>
      </w:r>
      <w:r w:rsidR="005317AF" w:rsidRPr="005317AF">
        <w:t>.</w:t>
      </w:r>
    </w:p>
    <w:p w14:paraId="6F26FC22" w14:textId="77777777" w:rsidR="005317AF" w:rsidRPr="005317AF" w:rsidRDefault="005317AF" w:rsidP="005317AF">
      <w:pPr>
        <w:pStyle w:val="Bibliography"/>
      </w:pPr>
      <w:r w:rsidRPr="005317AF">
        <w:t xml:space="preserve">Achenbach, T. M. (2001). </w:t>
      </w:r>
      <w:r w:rsidRPr="005317AF">
        <w:rPr>
          <w:i/>
          <w:iCs/>
        </w:rPr>
        <w:t>Manual for the ASEBA school-age forms &amp; profiles: Child behavior checklist for ages 6-18, teacher’s report form, youth self-report: An integrated system of multi-informant assessment</w:t>
      </w:r>
      <w:r w:rsidRPr="005317AF">
        <w:t>. ASEBA.</w:t>
      </w:r>
    </w:p>
    <w:p w14:paraId="45A389CE" w14:textId="77777777" w:rsidR="005317AF" w:rsidRPr="005317AF" w:rsidRDefault="005317AF" w:rsidP="005317AF">
      <w:pPr>
        <w:pStyle w:val="Bibliography"/>
      </w:pPr>
      <w:r w:rsidRPr="005317AF">
        <w:t xml:space="preserve">Achenbach, T. M. (2009). </w:t>
      </w:r>
      <w:r w:rsidRPr="005317AF">
        <w:rPr>
          <w:i/>
          <w:iCs/>
        </w:rPr>
        <w:t>The Achenbach system of empirically based assessment (ASEBA): Development, findings, theory, and applications</w:t>
      </w:r>
      <w:r w:rsidRPr="005317AF">
        <w:t>. University of Vermont, Research Center for Children, Youth, &amp; Families.</w:t>
      </w:r>
    </w:p>
    <w:p w14:paraId="2DEA7B6E" w14:textId="77777777" w:rsidR="005317AF" w:rsidRPr="005317AF" w:rsidRDefault="005317AF" w:rsidP="005317AF">
      <w:pPr>
        <w:pStyle w:val="Bibliography"/>
      </w:pPr>
      <w:r w:rsidRPr="005317AF">
        <w:t xml:space="preserve">Achenbach, T. M., McConaughy, S. H., Ivanova, M. Y., &amp; Rescorla, L. A. (2011). Manual for the ASEBA brief problem monitor (BPM). </w:t>
      </w:r>
      <w:r w:rsidRPr="005317AF">
        <w:rPr>
          <w:i/>
          <w:iCs/>
        </w:rPr>
        <w:t>Burlington, VT: ASEBA</w:t>
      </w:r>
      <w:r w:rsidRPr="005317AF">
        <w:t xml:space="preserve">, </w:t>
      </w:r>
      <w:r w:rsidRPr="005317AF">
        <w:rPr>
          <w:i/>
          <w:iCs/>
        </w:rPr>
        <w:t>33</w:t>
      </w:r>
      <w:r w:rsidRPr="005317AF">
        <w:t>.</w:t>
      </w:r>
    </w:p>
    <w:p w14:paraId="178DEB67" w14:textId="77777777" w:rsidR="005317AF" w:rsidRPr="005317AF" w:rsidRDefault="005317AF" w:rsidP="005317AF">
      <w:pPr>
        <w:pStyle w:val="Bibliography"/>
      </w:pPr>
      <w:r w:rsidRPr="005317AF">
        <w:t xml:space="preserve">American Psychiatric Association. (2013). </w:t>
      </w:r>
      <w:r w:rsidRPr="005317AF">
        <w:rPr>
          <w:i/>
          <w:iCs/>
        </w:rPr>
        <w:t>Diagnostic and statistical manual of mental disorders: DSM-5</w:t>
      </w:r>
      <w:r w:rsidRPr="005317AF">
        <w:t xml:space="preserve"> (5th ed.). American Psychiatric Association.</w:t>
      </w:r>
    </w:p>
    <w:p w14:paraId="3A8C89FD" w14:textId="77777777" w:rsidR="005317AF" w:rsidRPr="005317AF" w:rsidRDefault="005317AF" w:rsidP="005317AF">
      <w:pPr>
        <w:pStyle w:val="Bibliography"/>
      </w:pPr>
      <w:r w:rsidRPr="005317AF">
        <w:rPr>
          <w:i/>
          <w:iCs/>
        </w:rPr>
        <w:lastRenderedPageBreak/>
        <w:t>ASEBA</w:t>
      </w:r>
      <w:r w:rsidRPr="005317AF">
        <w:t>. (2019, January 14). https://aseba.org/aseba-overview/</w:t>
      </w:r>
    </w:p>
    <w:p w14:paraId="3C9671E6" w14:textId="77777777" w:rsidR="005317AF" w:rsidRPr="005317AF" w:rsidRDefault="005317AF" w:rsidP="005317AF">
      <w:pPr>
        <w:pStyle w:val="Bibliography"/>
      </w:pPr>
      <w:r w:rsidRPr="005317AF">
        <w:t xml:space="preserve">Barch, D. M., Albaugh, M. D., Avenevoli, S., Chang, L., Clark, D. B., Glantz, M. D., Hudziak, J. J., Jernigan, T. L., Tapert, S. F., Yurgelun-Todd, D., Alia-Klein, N., Potter, A. S., Paulus, M. P., Prouty, D., Zucker, R. A., &amp; Sher, K. J. (2018). Demographic, physical and mental health assessments in the adolescent brain and cognitive development study: Rationale and description. </w:t>
      </w:r>
      <w:r w:rsidRPr="005317AF">
        <w:rPr>
          <w:i/>
          <w:iCs/>
        </w:rPr>
        <w:t>Dev Cogn Neurosci</w:t>
      </w:r>
      <w:r w:rsidRPr="005317AF">
        <w:t xml:space="preserve">, </w:t>
      </w:r>
      <w:r w:rsidRPr="005317AF">
        <w:rPr>
          <w:i/>
          <w:iCs/>
        </w:rPr>
        <w:t>32</w:t>
      </w:r>
      <w:r w:rsidRPr="005317AF">
        <w:t>, 55–66. https://doi.org/10.1016/j.dcn.2017.10.010</w:t>
      </w:r>
    </w:p>
    <w:p w14:paraId="729C46DD" w14:textId="77777777" w:rsidR="005317AF" w:rsidRPr="005317AF" w:rsidRDefault="005317AF" w:rsidP="005317AF">
      <w:pPr>
        <w:pStyle w:val="Bibliography"/>
      </w:pPr>
      <w:r w:rsidRPr="005317AF">
        <w:t xml:space="preserve">Biffen, S. C., Warton, C. M. R., Dodge, N. C., Molteno, C. D., Jacobson, J. L., Jacobson, S. W., &amp; Meintjes, E. M. (2020). Validity of automated FreeSurfer segmentation compared to manual tracing in detecting prenatal alcohol exposure-related subcortical and corpus callosal alterations in 9- to 11-year-old children. </w:t>
      </w:r>
      <w:r w:rsidRPr="005317AF">
        <w:rPr>
          <w:i/>
          <w:iCs/>
        </w:rPr>
        <w:t>NeuroImage : Clinical</w:t>
      </w:r>
      <w:r w:rsidRPr="005317AF">
        <w:t xml:space="preserve">, </w:t>
      </w:r>
      <w:r w:rsidRPr="005317AF">
        <w:rPr>
          <w:i/>
          <w:iCs/>
        </w:rPr>
        <w:t>28</w:t>
      </w:r>
      <w:r w:rsidRPr="005317AF">
        <w:t>, 102368. https://doi.org/10.1016/j.nicl.2020.102368</w:t>
      </w:r>
    </w:p>
    <w:p w14:paraId="705782F8" w14:textId="77777777" w:rsidR="005317AF" w:rsidRPr="005317AF" w:rsidRDefault="005317AF" w:rsidP="005317AF">
      <w:pPr>
        <w:pStyle w:val="Bibliography"/>
      </w:pPr>
      <w:r w:rsidRPr="005317AF">
        <w:t xml:space="preserve">Bragdon, L. B., &amp; Coles, M. E. (2017). Examining Heterogeneity of Obsessive-Compulsive Disorder: Evidence for Subgroups Based on Motivations. </w:t>
      </w:r>
      <w:r w:rsidRPr="005317AF">
        <w:rPr>
          <w:i/>
          <w:iCs/>
        </w:rPr>
        <w:t>J Anxiety Disord</w:t>
      </w:r>
      <w:r w:rsidRPr="005317AF">
        <w:t xml:space="preserve">, </w:t>
      </w:r>
      <w:r w:rsidRPr="005317AF">
        <w:rPr>
          <w:i/>
          <w:iCs/>
        </w:rPr>
        <w:t>45</w:t>
      </w:r>
      <w:r w:rsidRPr="005317AF">
        <w:t>, 64–71. https://doi.org/10.1016/j.janxdis.2016.12.002</w:t>
      </w:r>
    </w:p>
    <w:p w14:paraId="68485981" w14:textId="77777777" w:rsidR="005317AF" w:rsidRPr="005317AF" w:rsidRDefault="005317AF" w:rsidP="005317AF">
      <w:pPr>
        <w:pStyle w:val="Bibliography"/>
      </w:pPr>
      <w:r w:rsidRPr="005317AF">
        <w:t xml:space="preserve">Breiman, L., Friedman, J., Olshen, R. A., &amp; Stone, C. J. (1984). </w:t>
      </w:r>
      <w:r w:rsidRPr="005317AF">
        <w:rPr>
          <w:i/>
          <w:iCs/>
        </w:rPr>
        <w:t>Classification and Regression Trees</w:t>
      </w:r>
      <w:r w:rsidRPr="005317AF">
        <w:t>. Chapman and Hall/CRC. https://doi.org/10.1201/9781315139470</w:t>
      </w:r>
    </w:p>
    <w:p w14:paraId="3A9E9BFB" w14:textId="77777777" w:rsidR="005317AF" w:rsidRPr="005317AF" w:rsidRDefault="005317AF" w:rsidP="005317AF">
      <w:pPr>
        <w:pStyle w:val="Bibliography"/>
      </w:pPr>
      <w:r w:rsidRPr="005317AF">
        <w:t xml:space="preserve">Brennan, B. P., &amp; Rauch, S. L. (2017). Functional Neuroimaging Studies in Obsessive-Compulsive Disorder: Overview and Synthesis. In C. Pittenger &amp; C. Pittenger (Eds.), </w:t>
      </w:r>
      <w:r w:rsidRPr="005317AF">
        <w:rPr>
          <w:i/>
          <w:iCs/>
        </w:rPr>
        <w:t>Obsessive-compulsive Disorder: Phenomenology, Pathophysiology, and Treatment</w:t>
      </w:r>
      <w:r w:rsidRPr="005317AF">
        <w:t xml:space="preserve"> (p. 0). Oxford University Press. https://doi.org/10.1093/med/9780190228163.003.0021</w:t>
      </w:r>
    </w:p>
    <w:p w14:paraId="71D2B828" w14:textId="77777777" w:rsidR="005317AF" w:rsidRPr="005317AF" w:rsidRDefault="005317AF" w:rsidP="005317AF">
      <w:pPr>
        <w:pStyle w:val="Bibliography"/>
      </w:pPr>
      <w:r w:rsidRPr="005317AF">
        <w:t xml:space="preserve">Casey, B. j., Jones, R. M., &amp; Hare, T. A. (2008). The Adolescent Brain. </w:t>
      </w:r>
      <w:r w:rsidRPr="005317AF">
        <w:rPr>
          <w:i/>
          <w:iCs/>
        </w:rPr>
        <w:t>Annals of the New York Academy of Sciences</w:t>
      </w:r>
      <w:r w:rsidRPr="005317AF">
        <w:t xml:space="preserve">, </w:t>
      </w:r>
      <w:r w:rsidRPr="005317AF">
        <w:rPr>
          <w:i/>
          <w:iCs/>
        </w:rPr>
        <w:t>1124</w:t>
      </w:r>
      <w:r w:rsidRPr="005317AF">
        <w:t>(1), 111–126. https://doi.org/10.1196/annals.1440.010</w:t>
      </w:r>
    </w:p>
    <w:p w14:paraId="3BEFDDC7" w14:textId="77777777" w:rsidR="005317AF" w:rsidRPr="005317AF" w:rsidRDefault="005317AF" w:rsidP="005317AF">
      <w:pPr>
        <w:pStyle w:val="Bibliography"/>
      </w:pPr>
      <w:r w:rsidRPr="005317AF">
        <w:lastRenderedPageBreak/>
        <w:t xml:space="preserve">Casey, Cannonier, T., Conley, M. I., Cohen, A. O., Barch, D. M., Heitzeg, M. M., Soules, M. E., Teslovich, T., Dellarco, D. V., Garavan, H., Orr, C. A., Wager, T. D., Banich, M. T., Speer, N. K., Sutherland, M. T., Riedel, M. C., Dick, A. S., Bjork, J. M., Thomas, K. M., … ABCD Imaging Acquisition Workgroup. (2018). The Adolescent Brain Cognitive Development (ABCD) study: Imaging acquisition across 21 sites. </w:t>
      </w:r>
      <w:r w:rsidRPr="005317AF">
        <w:rPr>
          <w:i/>
          <w:iCs/>
        </w:rPr>
        <w:t>Developmental Cognitive Neuroscience</w:t>
      </w:r>
      <w:r w:rsidRPr="005317AF">
        <w:t xml:space="preserve">, </w:t>
      </w:r>
      <w:r w:rsidRPr="005317AF">
        <w:rPr>
          <w:i/>
          <w:iCs/>
        </w:rPr>
        <w:t>32</w:t>
      </w:r>
      <w:r w:rsidRPr="005317AF">
        <w:t>, 43–54. https://doi.org/10.1016/j.dcn.2018.03.001</w:t>
      </w:r>
    </w:p>
    <w:p w14:paraId="7C1BEFE2" w14:textId="77777777" w:rsidR="005317AF" w:rsidRPr="005317AF" w:rsidRDefault="005317AF" w:rsidP="005317AF">
      <w:pPr>
        <w:pStyle w:val="Bibliography"/>
      </w:pPr>
      <w:r w:rsidRPr="005317AF">
        <w:t xml:space="preserve">Cyr, M., Pagliaccio, D., Yanes-Lukin, P., Goldberg, P., Fontaine, M., Rynn, M. A., &amp; Marsh, R. (2021). Altered fronto-amygdalar functional connectivity predicts response to cognitive behavioral therapy in pediatric obsessive-compulsive disorder. </w:t>
      </w:r>
      <w:r w:rsidRPr="005317AF">
        <w:rPr>
          <w:i/>
          <w:iCs/>
        </w:rPr>
        <w:t>Depression and Anxiety</w:t>
      </w:r>
      <w:r w:rsidRPr="005317AF">
        <w:t xml:space="preserve">, </w:t>
      </w:r>
      <w:r w:rsidRPr="005317AF">
        <w:rPr>
          <w:i/>
          <w:iCs/>
        </w:rPr>
        <w:t>38</w:t>
      </w:r>
      <w:r w:rsidRPr="005317AF">
        <w:t>(8), 836–845. https://doi.org/10.1002/da.23187</w:t>
      </w:r>
    </w:p>
    <w:p w14:paraId="56CEB413" w14:textId="77777777" w:rsidR="005317AF" w:rsidRPr="005317AF" w:rsidRDefault="005317AF" w:rsidP="005317AF">
      <w:pPr>
        <w:pStyle w:val="Bibliography"/>
      </w:pPr>
      <w:r w:rsidRPr="005317AF">
        <w:t xml:space="preserve">Dale, A. M., Fischl, B., &amp; Sereno, M. I. (1999). Cortical Surface-Based Analysis: I. Segmentation and Surface Reconstruction. </w:t>
      </w:r>
      <w:r w:rsidRPr="005317AF">
        <w:rPr>
          <w:i/>
          <w:iCs/>
        </w:rPr>
        <w:t>Neuroimage</w:t>
      </w:r>
      <w:r w:rsidRPr="005317AF">
        <w:t xml:space="preserve">, </w:t>
      </w:r>
      <w:r w:rsidRPr="005317AF">
        <w:rPr>
          <w:i/>
          <w:iCs/>
        </w:rPr>
        <w:t>9</w:t>
      </w:r>
      <w:r w:rsidRPr="005317AF">
        <w:t>(2), 179–194. https://doi.org/10.1006/nimg.1998.0395</w:t>
      </w:r>
    </w:p>
    <w:p w14:paraId="52DF2A39" w14:textId="77777777" w:rsidR="005317AF" w:rsidRPr="005317AF" w:rsidRDefault="005317AF" w:rsidP="005317AF">
      <w:pPr>
        <w:pStyle w:val="Bibliography"/>
      </w:pPr>
      <w:r w:rsidRPr="005317AF">
        <w:t xml:space="preserve">Dale, A. M., &amp; Sereno, M. I. (1993). Improved Localizadon of Cortical Activity by Combining EEG and MEG with MRI Cortical Surface Reconstruction: A Linear Approach. </w:t>
      </w:r>
      <w:r w:rsidRPr="005317AF">
        <w:rPr>
          <w:i/>
          <w:iCs/>
        </w:rPr>
        <w:t>J Cogn Neurosci</w:t>
      </w:r>
      <w:r w:rsidRPr="005317AF">
        <w:t xml:space="preserve">, </w:t>
      </w:r>
      <w:r w:rsidRPr="005317AF">
        <w:rPr>
          <w:i/>
          <w:iCs/>
        </w:rPr>
        <w:t>5</w:t>
      </w:r>
      <w:r w:rsidRPr="005317AF">
        <w:t>(2), 162–176. https://doi.org/10.1162/jocn.1993.5.2.162</w:t>
      </w:r>
    </w:p>
    <w:p w14:paraId="5663A712" w14:textId="77777777" w:rsidR="005317AF" w:rsidRPr="005317AF" w:rsidRDefault="005317AF" w:rsidP="005317AF">
      <w:pPr>
        <w:pStyle w:val="Bibliography"/>
      </w:pPr>
      <w:r w:rsidRPr="005317AF">
        <w:t xml:space="preserve">De Los Reyes, A., &amp; Kazdin, A. E. (2005). Informant Discrepancies in the Assessment of Childhood Psychopathology: A Critical Review, Theoretical Framework, and Recommendations for Further Study. </w:t>
      </w:r>
      <w:r w:rsidRPr="005317AF">
        <w:rPr>
          <w:i/>
          <w:iCs/>
        </w:rPr>
        <w:t>Psychological Bulletin</w:t>
      </w:r>
      <w:r w:rsidRPr="005317AF">
        <w:t xml:space="preserve">, </w:t>
      </w:r>
      <w:r w:rsidRPr="005317AF">
        <w:rPr>
          <w:i/>
          <w:iCs/>
        </w:rPr>
        <w:t>131</w:t>
      </w:r>
      <w:r w:rsidRPr="005317AF">
        <w:t>(4), 483–509. https://doi.org/10.1037/0033-2909.131.4.483</w:t>
      </w:r>
    </w:p>
    <w:p w14:paraId="480D39A0" w14:textId="77777777" w:rsidR="005317AF" w:rsidRPr="005317AF" w:rsidRDefault="005317AF" w:rsidP="005317AF">
      <w:pPr>
        <w:pStyle w:val="Bibliography"/>
      </w:pPr>
      <w:r w:rsidRPr="005317AF">
        <w:t xml:space="preserve">de Mathis, M. A., Diniz, J. B., Hounie, A. G., Shavitt, R. G., Fossaluza, V., Ferrão, Y., Leckman, J. F., de Bragança Pereira, C., do Rosario, M. C., &amp; Miguel, E. C. (2013). Trajectory in </w:t>
      </w:r>
      <w:r w:rsidRPr="005317AF">
        <w:lastRenderedPageBreak/>
        <w:t xml:space="preserve">obsessive-compulsive disorder comorbidities. </w:t>
      </w:r>
      <w:r w:rsidRPr="005317AF">
        <w:rPr>
          <w:i/>
          <w:iCs/>
        </w:rPr>
        <w:t>Eur Neuropsychopharmacol</w:t>
      </w:r>
      <w:r w:rsidRPr="005317AF">
        <w:t xml:space="preserve">, </w:t>
      </w:r>
      <w:r w:rsidRPr="005317AF">
        <w:rPr>
          <w:i/>
          <w:iCs/>
        </w:rPr>
        <w:t>23</w:t>
      </w:r>
      <w:r w:rsidRPr="005317AF">
        <w:t>(7), 594–601. https://doi.org/10.1016/j.euroneuro.2012.08.006</w:t>
      </w:r>
    </w:p>
    <w:p w14:paraId="3E689208" w14:textId="77777777" w:rsidR="005317AF" w:rsidRPr="005317AF" w:rsidRDefault="005317AF" w:rsidP="005317AF">
      <w:pPr>
        <w:pStyle w:val="Bibliography"/>
      </w:pPr>
      <w:r w:rsidRPr="005317AF">
        <w:t xml:space="preserve">de Wit, S. J., Alonso, P., Schweren, L., Mataix-Cols, D., Lochner, C., Menchón, J. M., Stein, D. J., Fouche, J.-P., Soriano-Mas, C., Sato, J. R., Hoexter, M. Q., Denys, D., Nakamae, T., Nishida, S., Kwon, J. S., Jang, J. H., Busatto, G. F., Cardoner, N., Cath, D. C., … van den Heuvel, O. A. (2014). Multicenter Voxel-Based Morphometry Mega-Analysis of Structural Brain Scans in Obsessive-Compulsive Disorder. </w:t>
      </w:r>
      <w:r w:rsidRPr="005317AF">
        <w:rPr>
          <w:i/>
          <w:iCs/>
        </w:rPr>
        <w:t>American Journal of Psychiatry</w:t>
      </w:r>
      <w:r w:rsidRPr="005317AF">
        <w:t xml:space="preserve">, </w:t>
      </w:r>
      <w:r w:rsidRPr="005317AF">
        <w:rPr>
          <w:i/>
          <w:iCs/>
        </w:rPr>
        <w:t>171</w:t>
      </w:r>
      <w:r w:rsidRPr="005317AF">
        <w:t>(3), 340–349. https://doi.org/10.1176/appi.ajp.2013.13040574</w:t>
      </w:r>
    </w:p>
    <w:p w14:paraId="4CB70DC1" w14:textId="77777777" w:rsidR="005317AF" w:rsidRPr="005317AF" w:rsidRDefault="005317AF" w:rsidP="005317AF">
      <w:pPr>
        <w:pStyle w:val="Bibliography"/>
      </w:pPr>
      <w:r w:rsidRPr="005317AF">
        <w:t xml:space="preserve">Destrieux, C., Fischl, B., Dale, A., &amp; Halgren, E. (2010). Automatic parcellation of human cortical gyri and sulci using standard anatomical nomenclature. </w:t>
      </w:r>
      <w:r w:rsidRPr="005317AF">
        <w:rPr>
          <w:i/>
          <w:iCs/>
        </w:rPr>
        <w:t>NeuroImage</w:t>
      </w:r>
      <w:r w:rsidRPr="005317AF">
        <w:t xml:space="preserve">, </w:t>
      </w:r>
      <w:r w:rsidRPr="005317AF">
        <w:rPr>
          <w:i/>
          <w:iCs/>
        </w:rPr>
        <w:t>53</w:t>
      </w:r>
      <w:r w:rsidRPr="005317AF">
        <w:t>(1), 1–15. https://doi.org/10.1016/j.neuroimage.2010.06.010</w:t>
      </w:r>
    </w:p>
    <w:p w14:paraId="25977E94" w14:textId="77777777" w:rsidR="005317AF" w:rsidRPr="005317AF" w:rsidRDefault="005317AF" w:rsidP="005317AF">
      <w:pPr>
        <w:pStyle w:val="Bibliography"/>
      </w:pPr>
      <w:r w:rsidRPr="005317AF">
        <w:t xml:space="preserve">Douglass, H. M., Moffitt, T. E., Dar, R., McGEE, R., &amp; Silva, P. (1995). Obsessive-Compulsive Disorder in a Birth Cohort of 18-Year-Olds: Prevalence and Predictors. </w:t>
      </w:r>
      <w:r w:rsidRPr="005317AF">
        <w:rPr>
          <w:i/>
          <w:iCs/>
        </w:rPr>
        <w:t>Journal of the American Academy of Child &amp; Adolescent Psychiatry</w:t>
      </w:r>
      <w:r w:rsidRPr="005317AF">
        <w:t xml:space="preserve">, </w:t>
      </w:r>
      <w:r w:rsidRPr="005317AF">
        <w:rPr>
          <w:i/>
          <w:iCs/>
        </w:rPr>
        <w:t>34</w:t>
      </w:r>
      <w:r w:rsidRPr="005317AF">
        <w:t>(11), 1424–1431. https://doi.org/10.1097/00004583-199511000-00008</w:t>
      </w:r>
    </w:p>
    <w:p w14:paraId="3FDFC8F6" w14:textId="77777777" w:rsidR="005317AF" w:rsidRPr="005317AF" w:rsidRDefault="005317AF" w:rsidP="005317AF">
      <w:pPr>
        <w:pStyle w:val="Bibliography"/>
      </w:pPr>
      <w:r w:rsidRPr="005317AF">
        <w:t xml:space="preserve">Enrico, P., Delvecchio, G., Turtulici, N., Pigoni, A., Villa, F. M., Perlini, C., Rossetti, M. G., Bellani, M., Lasalvia, A., Bonetto, C., Scocco, P., D’Agostino, A., Torresani, S., Imbesi, M., Bellini, F., Veronese, A., Bocchio-Chiavetto, L., Gennarelli, M., Balestrieri, M., … Brambilla, P. (2021). Classification of Psychoses Based on Immunological Features: A Machine Learning Study in a Large Cohort of First-Episode and Chronic Patients. </w:t>
      </w:r>
      <w:r w:rsidRPr="005317AF">
        <w:rPr>
          <w:i/>
          <w:iCs/>
        </w:rPr>
        <w:t>Schizophrenia Bulletin</w:t>
      </w:r>
      <w:r w:rsidRPr="005317AF">
        <w:t xml:space="preserve">, </w:t>
      </w:r>
      <w:r w:rsidRPr="005317AF">
        <w:rPr>
          <w:i/>
          <w:iCs/>
        </w:rPr>
        <w:t>47</w:t>
      </w:r>
      <w:r w:rsidRPr="005317AF">
        <w:t>(4), 1141–1155. https://doi.org/10.1093/schbul/sbaa190</w:t>
      </w:r>
    </w:p>
    <w:p w14:paraId="072D4D01" w14:textId="77777777" w:rsidR="005317AF" w:rsidRPr="005317AF" w:rsidRDefault="005317AF" w:rsidP="005317AF">
      <w:pPr>
        <w:pStyle w:val="Bibliography"/>
      </w:pPr>
      <w:r w:rsidRPr="005317AF">
        <w:lastRenderedPageBreak/>
        <w:t xml:space="preserve">Fischl, B., &amp; Dale, A. M. (2000). Measuring the Thickness of the Human Cerebral Cortex from Magnetic Resonance Images. </w:t>
      </w:r>
      <w:r w:rsidRPr="005317AF">
        <w:rPr>
          <w:i/>
          <w:iCs/>
        </w:rPr>
        <w:t>Proc Natl Acad Sci U S A</w:t>
      </w:r>
      <w:r w:rsidRPr="005317AF">
        <w:t xml:space="preserve">, </w:t>
      </w:r>
      <w:r w:rsidRPr="005317AF">
        <w:rPr>
          <w:i/>
          <w:iCs/>
        </w:rPr>
        <w:t>97</w:t>
      </w:r>
      <w:r w:rsidRPr="005317AF">
        <w:t>(20), 11050–11055. https://doi.org/10.1073/pnas.200033797</w:t>
      </w:r>
    </w:p>
    <w:p w14:paraId="6FEFC559" w14:textId="77777777" w:rsidR="005317AF" w:rsidRPr="005317AF" w:rsidRDefault="005317AF" w:rsidP="005317AF">
      <w:pPr>
        <w:pStyle w:val="Bibliography"/>
      </w:pPr>
      <w:r w:rsidRPr="005317AF">
        <w:rPr>
          <w:lang w:val="nb-NO"/>
        </w:rPr>
        <w:t xml:space="preserve">Fischl, B., Liu, A., &amp; Dale, A. M. (2001). </w:t>
      </w:r>
      <w:r w:rsidRPr="005317AF">
        <w:t xml:space="preserve">Automated manifold surgery: Constructing geometrically accurate and topologically correct models of the human cerebral cortex. </w:t>
      </w:r>
      <w:r w:rsidRPr="005317AF">
        <w:rPr>
          <w:i/>
          <w:iCs/>
        </w:rPr>
        <w:t>IEEE Trans Med Imaging</w:t>
      </w:r>
      <w:r w:rsidRPr="005317AF">
        <w:t xml:space="preserve">, </w:t>
      </w:r>
      <w:r w:rsidRPr="005317AF">
        <w:rPr>
          <w:i/>
          <w:iCs/>
        </w:rPr>
        <w:t>20</w:t>
      </w:r>
      <w:r w:rsidRPr="005317AF">
        <w:t>(1), 70–80. https://doi.org/10.1109/42.906426</w:t>
      </w:r>
    </w:p>
    <w:p w14:paraId="5C72EB0E" w14:textId="77777777" w:rsidR="005317AF" w:rsidRPr="005317AF" w:rsidRDefault="005317AF" w:rsidP="005317AF">
      <w:pPr>
        <w:pStyle w:val="Bibliography"/>
      </w:pPr>
      <w:r w:rsidRPr="005317AF">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5317AF">
        <w:rPr>
          <w:i/>
          <w:iCs/>
        </w:rPr>
        <w:t>Neuron</w:t>
      </w:r>
      <w:r w:rsidRPr="005317AF">
        <w:t xml:space="preserve">, </w:t>
      </w:r>
      <w:r w:rsidRPr="005317AF">
        <w:rPr>
          <w:i/>
          <w:iCs/>
        </w:rPr>
        <w:t>33</w:t>
      </w:r>
      <w:r w:rsidRPr="005317AF">
        <w:t>(3), 341–355. https://doi.org/10.1016/s0896-6273(02)00569-x</w:t>
      </w:r>
    </w:p>
    <w:p w14:paraId="3FB05E5D" w14:textId="77777777" w:rsidR="005317AF" w:rsidRPr="005317AF" w:rsidRDefault="005317AF" w:rsidP="005317AF">
      <w:pPr>
        <w:pStyle w:val="Bibliography"/>
      </w:pPr>
      <w:r w:rsidRPr="005317AF">
        <w:t xml:space="preserve">Fischl, B., Sereno, M. I., Tootell, R. B. H., &amp; Dale, A. M. (1999). High-resolution intersubject averaging and a coordinate system for the cortical surface. </w:t>
      </w:r>
      <w:r w:rsidRPr="005317AF">
        <w:rPr>
          <w:i/>
          <w:iCs/>
        </w:rPr>
        <w:t>Hum. Brain Mapp</w:t>
      </w:r>
      <w:r w:rsidRPr="005317AF">
        <w:t xml:space="preserve">, </w:t>
      </w:r>
      <w:r w:rsidRPr="005317AF">
        <w:rPr>
          <w:i/>
          <w:iCs/>
        </w:rPr>
        <w:t>8</w:t>
      </w:r>
      <w:r w:rsidRPr="005317AF">
        <w:t>(4), 272–284.</w:t>
      </w:r>
    </w:p>
    <w:p w14:paraId="6C20ED4D" w14:textId="77777777" w:rsidR="005317AF" w:rsidRPr="005317AF" w:rsidRDefault="005317AF" w:rsidP="005317AF">
      <w:pPr>
        <w:pStyle w:val="Bibliography"/>
      </w:pPr>
      <w:r w:rsidRPr="005317AF">
        <w:t xml:space="preserve">Friedman, J. H. (2001). Greedy Function Approximation: A Gradient Boosting Machine. </w:t>
      </w:r>
      <w:r w:rsidRPr="005317AF">
        <w:rPr>
          <w:i/>
          <w:iCs/>
        </w:rPr>
        <w:t>The Annals of Statistics</w:t>
      </w:r>
      <w:r w:rsidRPr="005317AF">
        <w:t xml:space="preserve">, </w:t>
      </w:r>
      <w:r w:rsidRPr="005317AF">
        <w:rPr>
          <w:i/>
          <w:iCs/>
        </w:rPr>
        <w:t>29</w:t>
      </w:r>
      <w:r w:rsidRPr="005317AF">
        <w:t>(5), 1189–1232.</w:t>
      </w:r>
    </w:p>
    <w:p w14:paraId="463C82CE" w14:textId="77777777" w:rsidR="005317AF" w:rsidRPr="005317AF" w:rsidRDefault="005317AF" w:rsidP="005317AF">
      <w:pPr>
        <w:pStyle w:val="Bibliography"/>
      </w:pPr>
      <w:r w:rsidRPr="005317AF">
        <w:t xml:space="preserve">Friston, Karl. J., Ashburner, J., Frith, C. D., Poline, J.-B., Heather, J. D., &amp; Frackowiak, R. S. J. (1995). Spatial registration and normalization of images. </w:t>
      </w:r>
      <w:r w:rsidRPr="005317AF">
        <w:rPr>
          <w:i/>
          <w:iCs/>
        </w:rPr>
        <w:t>Hum. Brain Mapp</w:t>
      </w:r>
      <w:r w:rsidRPr="005317AF">
        <w:t xml:space="preserve">, </w:t>
      </w:r>
      <w:r w:rsidRPr="005317AF">
        <w:rPr>
          <w:i/>
          <w:iCs/>
        </w:rPr>
        <w:t>3</w:t>
      </w:r>
      <w:r w:rsidRPr="005317AF">
        <w:t>(3), 165–189. https://doi.org/10.1002/hbm.460030303</w:t>
      </w:r>
    </w:p>
    <w:p w14:paraId="1A72FEF7" w14:textId="77777777" w:rsidR="005317AF" w:rsidRPr="005317AF" w:rsidRDefault="005317AF" w:rsidP="005317AF">
      <w:pPr>
        <w:pStyle w:val="Bibliography"/>
      </w:pPr>
      <w:r w:rsidRPr="005317AF">
        <w:t xml:space="preserve">Garavan, H., Bartsch, H., Conway, K., Decastro, A., Goldstein, R. Z., Heeringa, S., Jernigan, T., Potter, A., Thompson, W., &amp; Zahs, D. (2018). Recruiting the ABCD sample: Design considerations and procedures. </w:t>
      </w:r>
      <w:r w:rsidRPr="005317AF">
        <w:rPr>
          <w:i/>
          <w:iCs/>
        </w:rPr>
        <w:t>Developmental Cognitive Neuroscience</w:t>
      </w:r>
      <w:r w:rsidRPr="005317AF">
        <w:t xml:space="preserve">, </w:t>
      </w:r>
      <w:r w:rsidRPr="005317AF">
        <w:rPr>
          <w:i/>
          <w:iCs/>
        </w:rPr>
        <w:t>32</w:t>
      </w:r>
      <w:r w:rsidRPr="005317AF">
        <w:t>, 16–22. https://doi.org/10.1016/j.dcn.2018.04.004</w:t>
      </w:r>
    </w:p>
    <w:p w14:paraId="48AC134F" w14:textId="77777777" w:rsidR="005317AF" w:rsidRPr="005317AF" w:rsidRDefault="005317AF" w:rsidP="005317AF">
      <w:pPr>
        <w:pStyle w:val="Bibliography"/>
      </w:pPr>
      <w:r w:rsidRPr="005317AF">
        <w:lastRenderedPageBreak/>
        <w:t xml:space="preserve">Graybiel, A. M., &amp; Rauch, S. L. (2000). Toward a Neurobiology of Obsessive-Compulsive Disorder. </w:t>
      </w:r>
      <w:r w:rsidRPr="005317AF">
        <w:rPr>
          <w:i/>
          <w:iCs/>
        </w:rPr>
        <w:t>Neuron</w:t>
      </w:r>
      <w:r w:rsidRPr="005317AF">
        <w:t xml:space="preserve">, </w:t>
      </w:r>
      <w:r w:rsidRPr="005317AF">
        <w:rPr>
          <w:i/>
          <w:iCs/>
        </w:rPr>
        <w:t>28</w:t>
      </w:r>
      <w:r w:rsidRPr="005317AF">
        <w:t>(2), 343–347. https://doi.org/10.1016/S0896-6273(00)00113-6</w:t>
      </w:r>
    </w:p>
    <w:p w14:paraId="0C6DA5C7" w14:textId="77777777" w:rsidR="005317AF" w:rsidRPr="005317AF" w:rsidRDefault="005317AF" w:rsidP="005317AF">
      <w:pPr>
        <w:pStyle w:val="Bibliography"/>
      </w:pPr>
      <w:r w:rsidRPr="005317AF">
        <w:t xml:space="preserve">Guzick, A. G., Cooke, D. L., McNamara, J. P. H., Reid, A. M., Graziano, P. A., Lewin, A. B., Murphy, T. K., Goodman, W. K., Storch, E. A., &amp; Geffken, G. R. (2019). Parents’ Perceptions of Internalizing and Externalizing Features in Childhood OCD. </w:t>
      </w:r>
      <w:r w:rsidRPr="005317AF">
        <w:rPr>
          <w:i/>
          <w:iCs/>
        </w:rPr>
        <w:t>Child Psychiatry Hum Dev</w:t>
      </w:r>
      <w:r w:rsidRPr="005317AF">
        <w:t xml:space="preserve">, </w:t>
      </w:r>
      <w:r w:rsidRPr="005317AF">
        <w:rPr>
          <w:i/>
          <w:iCs/>
        </w:rPr>
        <w:t>50</w:t>
      </w:r>
      <w:r w:rsidRPr="005317AF">
        <w:t>(4), 692–701. https://doi.org/10.1007/s10578-019-00873-w</w:t>
      </w:r>
    </w:p>
    <w:p w14:paraId="657D823B" w14:textId="77777777" w:rsidR="005317AF" w:rsidRPr="005317AF" w:rsidRDefault="005317AF" w:rsidP="005317AF">
      <w:pPr>
        <w:pStyle w:val="Bibliography"/>
      </w:pPr>
      <w:r w:rsidRPr="005317AF">
        <w:t xml:space="preserve">Hagler, D. J., Hatton, SeanN., Cornejo, M. D., Makowski, C., Fair, D. A., Dick, A. S., Sutherland, M. T., Casey, B. J., Barch, D. M., Harms, M. P., Watts, R., Bjork, J. M., Garavan, H. P., Hilmer, L., Pung, C. J., Sicat, C. S., Kuperman, J., Bartsch, H., Xue, F., … Dale, A. M. (2019). Image processing and analysis methods for the Adolescent Brain Cognitive Development Study. </w:t>
      </w:r>
      <w:r w:rsidRPr="005317AF">
        <w:rPr>
          <w:i/>
          <w:iCs/>
        </w:rPr>
        <w:t>NeuroImage</w:t>
      </w:r>
      <w:r w:rsidRPr="005317AF">
        <w:t xml:space="preserve">, </w:t>
      </w:r>
      <w:r w:rsidRPr="005317AF">
        <w:rPr>
          <w:i/>
          <w:iCs/>
        </w:rPr>
        <w:t>202</w:t>
      </w:r>
      <w:r w:rsidRPr="005317AF">
        <w:t>, 116091. https://doi.org/10.1016/j.neuroimage.2019.116091</w:t>
      </w:r>
    </w:p>
    <w:p w14:paraId="1AFA0174" w14:textId="77777777" w:rsidR="005317AF" w:rsidRPr="005317AF" w:rsidRDefault="005317AF" w:rsidP="005317AF">
      <w:pPr>
        <w:pStyle w:val="Bibliography"/>
      </w:pPr>
      <w:r w:rsidRPr="005317AF">
        <w:t xml:space="preserve">Haist, F., &amp; Jernigan, T. L. (2023). </w:t>
      </w:r>
      <w:r w:rsidRPr="005317AF">
        <w:rPr>
          <w:i/>
          <w:iCs/>
        </w:rPr>
        <w:t>Adolescent Brain Cognitive Development Study (ABCD)—Annual Release 5.1</w:t>
      </w:r>
      <w:r w:rsidRPr="005317AF">
        <w:t>. https://doi.org/10.15154/Z563-ZD24</w:t>
      </w:r>
    </w:p>
    <w:p w14:paraId="041687D3" w14:textId="77777777" w:rsidR="005317AF" w:rsidRPr="005317AF" w:rsidRDefault="005317AF" w:rsidP="005317AF">
      <w:pPr>
        <w:pStyle w:val="Bibliography"/>
      </w:pPr>
      <w:r w:rsidRPr="005317AF">
        <w:t xml:space="preserve">Hu, X., Du, M., Chen, L., Li, L., Zhou, M., Zhang, L., Liu, Q., Lu, L., Mreedha, K., Huang, X., &amp; Gong, Q. (2017). Meta-analytic investigations of common and distinct grey matter alterations in youths and adults with obsessive-compulsive disorder. </w:t>
      </w:r>
      <w:r w:rsidRPr="005317AF">
        <w:rPr>
          <w:i/>
          <w:iCs/>
        </w:rPr>
        <w:t>Neuroscience &amp; Biobehavioral Reviews</w:t>
      </w:r>
      <w:r w:rsidRPr="005317AF">
        <w:t xml:space="preserve">, </w:t>
      </w:r>
      <w:r w:rsidRPr="005317AF">
        <w:rPr>
          <w:i/>
          <w:iCs/>
        </w:rPr>
        <w:t>78</w:t>
      </w:r>
      <w:r w:rsidRPr="005317AF">
        <w:t>, 91–103. https://doi.org/10.1016/j.neubiorev.2017.04.012</w:t>
      </w:r>
    </w:p>
    <w:p w14:paraId="6F656478" w14:textId="77777777" w:rsidR="005317AF" w:rsidRPr="005317AF" w:rsidRDefault="005317AF" w:rsidP="005317AF">
      <w:pPr>
        <w:pStyle w:val="Bibliography"/>
      </w:pPr>
      <w:r w:rsidRPr="005317AF">
        <w:t xml:space="preserve">James, G., Witten, D., Hastie, T., &amp; Tibshirani, R. (2021). </w:t>
      </w:r>
      <w:r w:rsidRPr="005317AF">
        <w:rPr>
          <w:i/>
          <w:iCs/>
        </w:rPr>
        <w:t>An Introduction to Statistical Learning: With Applications in R</w:t>
      </w:r>
      <w:r w:rsidRPr="005317AF">
        <w:t>. Springer US. https://doi.org/10.1007/978-1-0716-1418-1</w:t>
      </w:r>
    </w:p>
    <w:p w14:paraId="1FCC3FFD" w14:textId="77777777" w:rsidR="005317AF" w:rsidRPr="005317AF" w:rsidRDefault="005317AF" w:rsidP="005317AF">
      <w:pPr>
        <w:pStyle w:val="Bibliography"/>
      </w:pPr>
      <w:r w:rsidRPr="005317AF">
        <w:t>Jovicich, J., Czanner, S., Greve, D., Haley, E., van der Kouwe, A., Gollub, R., Kennedy, D., Schmitt, F., Brown, G., MacFall, J., Fischl, B., &amp; Dale, A. (2006). Reliability in multi-</w:t>
      </w:r>
      <w:r w:rsidRPr="005317AF">
        <w:lastRenderedPageBreak/>
        <w:t xml:space="preserve">site structural MRI studies: Effects of gradient non-linearity correction on phantom and human data. </w:t>
      </w:r>
      <w:r w:rsidRPr="005317AF">
        <w:rPr>
          <w:i/>
          <w:iCs/>
        </w:rPr>
        <w:t>NeuroImage</w:t>
      </w:r>
      <w:r w:rsidRPr="005317AF">
        <w:t xml:space="preserve">, </w:t>
      </w:r>
      <w:r w:rsidRPr="005317AF">
        <w:rPr>
          <w:i/>
          <w:iCs/>
        </w:rPr>
        <w:t>30</w:t>
      </w:r>
      <w:r w:rsidRPr="005317AF">
        <w:t>(2), 436–443. https://doi.org/10.1016/j.neuroimage.2005.09.046</w:t>
      </w:r>
    </w:p>
    <w:p w14:paraId="79BF9211" w14:textId="77777777" w:rsidR="005317AF" w:rsidRPr="005317AF" w:rsidRDefault="005317AF" w:rsidP="005317AF">
      <w:pPr>
        <w:pStyle w:val="Bibliography"/>
      </w:pPr>
      <w:r w:rsidRPr="005317AF">
        <w:t xml:space="preserve">Karcher, N. R., &amp; Barch, D. M. (2021). The ABCD study: Understanding the development of risk for mental and physical health outcomes. </w:t>
      </w:r>
      <w:r w:rsidRPr="005317AF">
        <w:rPr>
          <w:i/>
          <w:iCs/>
        </w:rPr>
        <w:t>Neuropsychopharmacology</w:t>
      </w:r>
      <w:r w:rsidRPr="005317AF">
        <w:t xml:space="preserve">, </w:t>
      </w:r>
      <w:r w:rsidRPr="005317AF">
        <w:rPr>
          <w:i/>
          <w:iCs/>
        </w:rPr>
        <w:t>46</w:t>
      </w:r>
      <w:r w:rsidRPr="005317AF">
        <w:t>(1), 131–142. https://doi.org/10.1038/s41386-020-0736-6</w:t>
      </w:r>
    </w:p>
    <w:p w14:paraId="4553891E" w14:textId="77777777" w:rsidR="005317AF" w:rsidRPr="005317AF" w:rsidRDefault="005317AF" w:rsidP="005317AF">
      <w:pPr>
        <w:pStyle w:val="Bibliography"/>
      </w:pPr>
      <w:r w:rsidRPr="005317AF">
        <w:t xml:space="preserve">Karno, M., Golding, J. M., Sorenson, S. B., &amp; Burnam, M. A. (1988). The Epidemiology of Obsessive-Compulsive Disorder in Five US Communities. </w:t>
      </w:r>
      <w:r w:rsidRPr="005317AF">
        <w:rPr>
          <w:i/>
          <w:iCs/>
        </w:rPr>
        <w:t>Arch Gen Psychiatry</w:t>
      </w:r>
      <w:r w:rsidRPr="005317AF">
        <w:t xml:space="preserve">, </w:t>
      </w:r>
      <w:r w:rsidRPr="005317AF">
        <w:rPr>
          <w:i/>
          <w:iCs/>
        </w:rPr>
        <w:t>45</w:t>
      </w:r>
      <w:r w:rsidRPr="005317AF">
        <w:t>(12), 1094–1099. https://doi.org/10.1001/archpsyc.1988.01800360042006</w:t>
      </w:r>
    </w:p>
    <w:p w14:paraId="30C00FCD" w14:textId="77777777" w:rsidR="005317AF" w:rsidRPr="005317AF" w:rsidRDefault="005317AF" w:rsidP="005317AF">
      <w:pPr>
        <w:pStyle w:val="Bibliography"/>
        <w:rPr>
          <w:lang w:val="nb-NO"/>
        </w:rPr>
      </w:pPr>
      <w:r w:rsidRPr="005317AF">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5317AF">
        <w:rPr>
          <w:i/>
          <w:iCs/>
          <w:lang w:val="nb-NO"/>
        </w:rPr>
        <w:t>Arch Gen Psychiatry</w:t>
      </w:r>
      <w:r w:rsidRPr="005317AF">
        <w:rPr>
          <w:lang w:val="nb-NO"/>
        </w:rPr>
        <w:t xml:space="preserve">, </w:t>
      </w:r>
      <w:r w:rsidRPr="005317AF">
        <w:rPr>
          <w:i/>
          <w:iCs/>
          <w:lang w:val="nb-NO"/>
        </w:rPr>
        <w:t>68</w:t>
      </w:r>
      <w:r w:rsidRPr="005317AF">
        <w:rPr>
          <w:lang w:val="nb-NO"/>
        </w:rPr>
        <w:t>(1), 90–100. https://doi.org/10.1001/archgenpsychiatry.2010.180</w:t>
      </w:r>
    </w:p>
    <w:p w14:paraId="532B0563" w14:textId="77777777" w:rsidR="005317AF" w:rsidRPr="005317AF" w:rsidRDefault="005317AF" w:rsidP="005317AF">
      <w:pPr>
        <w:pStyle w:val="Bibliography"/>
      </w:pPr>
      <w:r w:rsidRPr="005317AF">
        <w:rPr>
          <w:lang w:val="nb-NO"/>
        </w:rPr>
        <w:t xml:space="preserve">Kobak, K. A., Kratochvil, C., Stanger, C., &amp; Kaufman, J. (2013). </w:t>
      </w:r>
      <w:r w:rsidRPr="005317AF">
        <w:t xml:space="preserve">Computerized screening of comorbidity in adolescents with substance or psychiatric disorders. </w:t>
      </w:r>
      <w:r w:rsidRPr="005317AF">
        <w:rPr>
          <w:i/>
          <w:iCs/>
        </w:rPr>
        <w:t>Anxiety Disorders and Depression.(La Jolaa, CA)</w:t>
      </w:r>
      <w:r w:rsidRPr="005317AF">
        <w:t>.</w:t>
      </w:r>
    </w:p>
    <w:p w14:paraId="347A7F9B" w14:textId="77777777" w:rsidR="005317AF" w:rsidRPr="005317AF" w:rsidRDefault="005317AF" w:rsidP="005317AF">
      <w:pPr>
        <w:pStyle w:val="Bibliography"/>
      </w:pPr>
      <w:r w:rsidRPr="005317AF">
        <w:t xml:space="preserve">Luxburg, U. von, &amp; Schoelkopf, B. (2008). </w:t>
      </w:r>
      <w:r w:rsidRPr="005317AF">
        <w:rPr>
          <w:i/>
          <w:iCs/>
        </w:rPr>
        <w:t>Statistical Learning Theory: Models, Concepts, and Results</w:t>
      </w:r>
      <w:r w:rsidRPr="005317AF">
        <w:t xml:space="preserve"> (No. arXiv:0810.4752). arXiv. https://doi.org/10.48550/arXiv.0810.4752</w:t>
      </w:r>
    </w:p>
    <w:p w14:paraId="5A7E3293" w14:textId="77777777" w:rsidR="005317AF" w:rsidRPr="005317AF" w:rsidRDefault="005317AF" w:rsidP="005317AF">
      <w:pPr>
        <w:pStyle w:val="Bibliography"/>
      </w:pPr>
      <w:r w:rsidRPr="005317AF">
        <w:rPr>
          <w:lang w:val="nb-NO"/>
        </w:rPr>
        <w:t xml:space="preserve">Munkvold, L., Lundervold, A., Lie, S. A., &amp; Manger, T. (2009). </w:t>
      </w:r>
      <w:r w:rsidRPr="005317AF">
        <w:t xml:space="preserve">Should there be separate parent and teacher-based categories of ODD? Evidence from a general population. </w:t>
      </w:r>
      <w:r w:rsidRPr="005317AF">
        <w:rPr>
          <w:i/>
          <w:iCs/>
        </w:rPr>
        <w:t xml:space="preserve">J Child </w:t>
      </w:r>
      <w:r w:rsidRPr="005317AF">
        <w:rPr>
          <w:i/>
          <w:iCs/>
        </w:rPr>
        <w:lastRenderedPageBreak/>
        <w:t>Psychol Psychiatry</w:t>
      </w:r>
      <w:r w:rsidRPr="005317AF">
        <w:t xml:space="preserve">, </w:t>
      </w:r>
      <w:r w:rsidRPr="005317AF">
        <w:rPr>
          <w:i/>
          <w:iCs/>
        </w:rPr>
        <w:t>50</w:t>
      </w:r>
      <w:r w:rsidRPr="005317AF">
        <w:t>(10), 1264–1272. https://doi.org/10.1111/j.1469-7610.2009.02091.x</w:t>
      </w:r>
    </w:p>
    <w:p w14:paraId="3667265E" w14:textId="77777777" w:rsidR="005317AF" w:rsidRPr="005317AF" w:rsidRDefault="005317AF" w:rsidP="005317AF">
      <w:pPr>
        <w:pStyle w:val="Bibliography"/>
      </w:pPr>
      <w:r w:rsidRPr="005317AF">
        <w:t xml:space="preserve">Nelson, E. C., Hanna, G. L., Hudziak, J. J., Botteron, K. N., Heath, A. C., &amp; Todd, R. D. (2001). Obsessive-Compulsive Scale of the Child Behavior Checklist: Specificity, Sensitivity, and Predictive Power. </w:t>
      </w:r>
      <w:r w:rsidRPr="005317AF">
        <w:rPr>
          <w:i/>
          <w:iCs/>
        </w:rPr>
        <w:t>Pediatrics</w:t>
      </w:r>
      <w:r w:rsidRPr="005317AF">
        <w:t xml:space="preserve">, </w:t>
      </w:r>
      <w:r w:rsidRPr="005317AF">
        <w:rPr>
          <w:i/>
          <w:iCs/>
        </w:rPr>
        <w:t>108</w:t>
      </w:r>
      <w:r w:rsidRPr="005317AF">
        <w:t>(1), e14–e14. https://doi.org/10.1542/peds.108.1.e14</w:t>
      </w:r>
    </w:p>
    <w:p w14:paraId="2E37AC61" w14:textId="77777777" w:rsidR="005317AF" w:rsidRPr="005317AF" w:rsidRDefault="005317AF" w:rsidP="005317AF">
      <w:pPr>
        <w:pStyle w:val="Bibliography"/>
      </w:pPr>
      <w:r w:rsidRPr="005317AF">
        <w:t xml:space="preserve">Offord, D. R., Boyle, M. H., Racine, Y., Szatmari, P., Fleming, J. E., Sanford, M., &amp; Lipman, E. L. (1996). Integrating Assessment Data from Multiple Informants. </w:t>
      </w:r>
      <w:r w:rsidRPr="005317AF">
        <w:rPr>
          <w:i/>
          <w:iCs/>
        </w:rPr>
        <w:t>Journal of the American Academy of Child &amp; Adolescent Psychiatry</w:t>
      </w:r>
      <w:r w:rsidRPr="005317AF">
        <w:t xml:space="preserve">, </w:t>
      </w:r>
      <w:r w:rsidRPr="005317AF">
        <w:rPr>
          <w:i/>
          <w:iCs/>
        </w:rPr>
        <w:t>35</w:t>
      </w:r>
      <w:r w:rsidRPr="005317AF">
        <w:t>(8), 1078–1085. https://doi.org/10.1097/00004583-199608000-00019</w:t>
      </w:r>
    </w:p>
    <w:p w14:paraId="28DCE2FA" w14:textId="77777777" w:rsidR="005317AF" w:rsidRPr="005317AF" w:rsidRDefault="005317AF" w:rsidP="005317AF">
      <w:pPr>
        <w:pStyle w:val="Bibliography"/>
      </w:pPr>
      <w:r w:rsidRPr="005317AF">
        <w:t xml:space="preserve">Pagliaccio, D., Durham, K., Fitzgerald, K. D., &amp; Marsh, R. (2021). Obsessive-Compulsive Symptoms Among Children in the Adolescent Brain and Cognitive Development Study: Clinical, Cognitive, and Brain Connectivity Correlates. </w:t>
      </w:r>
      <w:r w:rsidRPr="005317AF">
        <w:rPr>
          <w:i/>
          <w:iCs/>
        </w:rPr>
        <w:t>Biol Psychiatry Cogn Neurosci Neuroimaging</w:t>
      </w:r>
      <w:r w:rsidRPr="005317AF">
        <w:t xml:space="preserve">, </w:t>
      </w:r>
      <w:r w:rsidRPr="005317AF">
        <w:rPr>
          <w:i/>
          <w:iCs/>
        </w:rPr>
        <w:t>6</w:t>
      </w:r>
      <w:r w:rsidRPr="005317AF">
        <w:t>(4), 399–409. https://doi.org/10.1016/j.bpsc.2020.10.019</w:t>
      </w:r>
    </w:p>
    <w:p w14:paraId="3CFC4D37" w14:textId="77777777" w:rsidR="005317AF" w:rsidRPr="005317AF" w:rsidRDefault="005317AF" w:rsidP="005317AF">
      <w:pPr>
        <w:pStyle w:val="Bibliography"/>
      </w:pPr>
      <w:r w:rsidRPr="005317AF">
        <w:t xml:space="preserve">Picó-Pérez, M., Moreira, P. S., de Melo Ferreira, V., Radua, J., Mataix-Cols, D., Sousa, N., Soriano-Mas, C., &amp; Morgado, P. (2020). Modality-specific overlaps in brain structure and function in obsessive-compulsive disorder: Multimodal meta-analysis of case-control MRI studies. </w:t>
      </w:r>
      <w:r w:rsidRPr="005317AF">
        <w:rPr>
          <w:i/>
          <w:iCs/>
        </w:rPr>
        <w:t>Neuroscience &amp; Biobehavioral Reviews</w:t>
      </w:r>
      <w:r w:rsidRPr="005317AF">
        <w:t xml:space="preserve">, </w:t>
      </w:r>
      <w:r w:rsidRPr="005317AF">
        <w:rPr>
          <w:i/>
          <w:iCs/>
        </w:rPr>
        <w:t>112</w:t>
      </w:r>
      <w:r w:rsidRPr="005317AF">
        <w:t>, 83–94. https://doi.org/10.1016/j.neubiorev.2020.01.033</w:t>
      </w:r>
    </w:p>
    <w:p w14:paraId="362AF9E4" w14:textId="77777777" w:rsidR="005317AF" w:rsidRPr="005317AF" w:rsidRDefault="005317AF" w:rsidP="005317AF">
      <w:pPr>
        <w:pStyle w:val="Bibliography"/>
      </w:pPr>
      <w:r w:rsidRPr="005317AF">
        <w:t xml:space="preserve">Rasmussen, S. A., &amp; Eisen, J. L. (1990). Epidemiology of obsessive compulsive disorder. </w:t>
      </w:r>
      <w:r w:rsidRPr="005317AF">
        <w:rPr>
          <w:i/>
          <w:iCs/>
        </w:rPr>
        <w:t>The Journal of Clinical Psychiatry</w:t>
      </w:r>
      <w:r w:rsidRPr="005317AF">
        <w:t xml:space="preserve">, </w:t>
      </w:r>
      <w:r w:rsidRPr="005317AF">
        <w:rPr>
          <w:i/>
          <w:iCs/>
        </w:rPr>
        <w:t>51 Suppl</w:t>
      </w:r>
      <w:r w:rsidRPr="005317AF">
        <w:t>, 10–13; discussion 14.</w:t>
      </w:r>
    </w:p>
    <w:p w14:paraId="29C18189" w14:textId="77777777" w:rsidR="005317AF" w:rsidRPr="005317AF" w:rsidRDefault="005317AF" w:rsidP="005317AF">
      <w:pPr>
        <w:pStyle w:val="Bibliography"/>
      </w:pPr>
      <w:r w:rsidRPr="005317AF">
        <w:t xml:space="preserve">Ren, H., Wang, X., Wang, S., &amp; Zhang, Z. (2019). Predict Fluid Intelligence of Adolescent Using Ensemble Learning. In K. M. Pohl, W. K. Thompson, E. Adeli, &amp; M. G. Linguraru </w:t>
      </w:r>
      <w:r w:rsidRPr="005317AF">
        <w:lastRenderedPageBreak/>
        <w:t xml:space="preserve">(Eds.), </w:t>
      </w:r>
      <w:r w:rsidRPr="005317AF">
        <w:rPr>
          <w:i/>
          <w:iCs/>
        </w:rPr>
        <w:t>Adolescent Brain Cognitive Development Neurocognitive Prediction</w:t>
      </w:r>
      <w:r w:rsidRPr="005317AF">
        <w:t xml:space="preserve"> (pp. 66–73). Springer International Publishing.</w:t>
      </w:r>
    </w:p>
    <w:p w14:paraId="7F933936" w14:textId="77777777" w:rsidR="005317AF" w:rsidRPr="005317AF" w:rsidRDefault="005317AF" w:rsidP="005317AF">
      <w:pPr>
        <w:pStyle w:val="Bibliography"/>
      </w:pPr>
      <w:r w:rsidRPr="005317AF">
        <w:t xml:space="preserve">Reuter, M., Tisdall, M. D., Qureshi, A., Buckner, R. L., van der Kouwe, A. J. W., &amp; Fischl, B. (2015). Head motion during MRI acquisition reduces gray matter volume and thickness estimates. </w:t>
      </w:r>
      <w:r w:rsidRPr="005317AF">
        <w:rPr>
          <w:i/>
          <w:iCs/>
        </w:rPr>
        <w:t>Neuroimage</w:t>
      </w:r>
      <w:r w:rsidRPr="005317AF">
        <w:t xml:space="preserve">, </w:t>
      </w:r>
      <w:r w:rsidRPr="005317AF">
        <w:rPr>
          <w:i/>
          <w:iCs/>
        </w:rPr>
        <w:t>107</w:t>
      </w:r>
      <w:r w:rsidRPr="005317AF">
        <w:t>, 107–115. https://doi.org/10.1016/j.neuroimage.2014.12.006</w:t>
      </w:r>
    </w:p>
    <w:p w14:paraId="4E06C1A8" w14:textId="77777777" w:rsidR="005317AF" w:rsidRPr="005317AF" w:rsidRDefault="005317AF" w:rsidP="005317AF">
      <w:pPr>
        <w:pStyle w:val="Bibliography"/>
      </w:pPr>
      <w:r w:rsidRPr="005317AF">
        <w:t xml:space="preserve">Reyes, A. D. L. (2013). Strategic objectives for improving understanding of informant discrepancies in developmental psychopathology research. </w:t>
      </w:r>
      <w:r w:rsidRPr="005317AF">
        <w:rPr>
          <w:i/>
          <w:iCs/>
        </w:rPr>
        <w:t>Development and Psychopathology</w:t>
      </w:r>
      <w:r w:rsidRPr="005317AF">
        <w:t xml:space="preserve">, </w:t>
      </w:r>
      <w:r w:rsidRPr="005317AF">
        <w:rPr>
          <w:i/>
          <w:iCs/>
        </w:rPr>
        <w:t>25</w:t>
      </w:r>
      <w:r w:rsidRPr="005317AF">
        <w:t>(3), 669–682. https://doi.org/10.1017/S0954579413000096</w:t>
      </w:r>
    </w:p>
    <w:p w14:paraId="7440193A" w14:textId="77777777" w:rsidR="005317AF" w:rsidRPr="005317AF" w:rsidRDefault="005317AF" w:rsidP="005317AF">
      <w:pPr>
        <w:pStyle w:val="Bibliography"/>
      </w:pPr>
      <w:r w:rsidRPr="005317AF">
        <w:t xml:space="preserve">Ryan, M. (2025). </w:t>
      </w:r>
      <w:r w:rsidRPr="005317AF">
        <w:rPr>
          <w:i/>
          <w:iCs/>
        </w:rPr>
        <w:t>Machine Learning for Tabular Data.</w:t>
      </w:r>
      <w:r w:rsidRPr="005317AF">
        <w:t xml:space="preserve"> (1st ed.). Manning Publications Co. LLC.</w:t>
      </w:r>
    </w:p>
    <w:p w14:paraId="5A14C60C" w14:textId="77777777" w:rsidR="005317AF" w:rsidRPr="005317AF" w:rsidRDefault="005317AF" w:rsidP="005317AF">
      <w:pPr>
        <w:pStyle w:val="Bibliography"/>
      </w:pPr>
      <w:r w:rsidRPr="005317AF">
        <w:t xml:space="preserve">Saragosa-Harris, N. M., Chaku, N., MacSweeney, N., Guazzelli Williamson, V., Scheuplein, M., Feola, B., Cardenas-Iniguez, C., Demir-Lira, E., McNeilly, E. A., Huffman, L. G., Whitmore, L., Michalska, K. J., Damme, K. S., Rakesh, D., &amp; Mills, K. L. (2022). A practical guide for researchers and reviewers using the ABCD Study and other large longitudinal datasets. </w:t>
      </w:r>
      <w:r w:rsidRPr="005317AF">
        <w:rPr>
          <w:i/>
          <w:iCs/>
        </w:rPr>
        <w:t>Developmental Cognitive Neuroscience</w:t>
      </w:r>
      <w:r w:rsidRPr="005317AF">
        <w:t xml:space="preserve">, </w:t>
      </w:r>
      <w:r w:rsidRPr="005317AF">
        <w:rPr>
          <w:i/>
          <w:iCs/>
        </w:rPr>
        <w:t>55</w:t>
      </w:r>
      <w:r w:rsidRPr="005317AF">
        <w:t>, 101115. https://doi.org/10.1016/j.dcn.2022.101115</w:t>
      </w:r>
    </w:p>
    <w:p w14:paraId="69FE9D7D" w14:textId="77777777" w:rsidR="005317AF" w:rsidRPr="005317AF" w:rsidRDefault="005317AF" w:rsidP="005317AF">
      <w:pPr>
        <w:pStyle w:val="Bibliography"/>
      </w:pPr>
      <w:r w:rsidRPr="005317AF">
        <w:t xml:space="preserve">Satterthwaite, T. D., Wolf, D. H., Loughead, J., Ruparel, K., Elliott, M. A., Hakonarson, H., Gur, R. C., &amp; Gur, R. E. (2012). Impact of in-scanner head motion on multiple measures of functional connectivity: Relevance for studies of neurodevelopment in youth. </w:t>
      </w:r>
      <w:r w:rsidRPr="005317AF">
        <w:rPr>
          <w:i/>
          <w:iCs/>
        </w:rPr>
        <w:t>Neuroimage</w:t>
      </w:r>
      <w:r w:rsidRPr="005317AF">
        <w:t xml:space="preserve">, </w:t>
      </w:r>
      <w:r w:rsidRPr="005317AF">
        <w:rPr>
          <w:i/>
          <w:iCs/>
        </w:rPr>
        <w:t>60</w:t>
      </w:r>
      <w:r w:rsidRPr="005317AF">
        <w:t>(1), 623–632. https://doi.org/10.1016/j.neuroimage.2011.12.063</w:t>
      </w:r>
    </w:p>
    <w:p w14:paraId="67ECAA29" w14:textId="77777777" w:rsidR="005317AF" w:rsidRPr="005317AF" w:rsidRDefault="005317AF" w:rsidP="005317AF">
      <w:pPr>
        <w:pStyle w:val="Bibliography"/>
      </w:pPr>
      <w:r w:rsidRPr="005317AF">
        <w:t xml:space="preserve">Schapire, R. E., &amp; Freund, Y. (2012). </w:t>
      </w:r>
      <w:r w:rsidRPr="005317AF">
        <w:rPr>
          <w:i/>
          <w:iCs/>
        </w:rPr>
        <w:t>Boosting: Foundations and Algorithms</w:t>
      </w:r>
      <w:r w:rsidRPr="005317AF">
        <w:t>. The MIT Press. https://doi.org/10.7551/mitpress/8291.001.0001</w:t>
      </w:r>
    </w:p>
    <w:p w14:paraId="7D48DA5B" w14:textId="77777777" w:rsidR="005317AF" w:rsidRPr="005317AF" w:rsidRDefault="005317AF" w:rsidP="005317AF">
      <w:pPr>
        <w:pStyle w:val="Bibliography"/>
      </w:pPr>
      <w:r w:rsidRPr="005317AF">
        <w:lastRenderedPageBreak/>
        <w:t xml:space="preserve">Ségonne, F., Dale, A. M., Busa, E., Glessner, M., Salat, D., Hahn, H. K., &amp; Fischl, B. (2004). A hybrid approach to the skull stripping problem in MRI. </w:t>
      </w:r>
      <w:r w:rsidRPr="005317AF">
        <w:rPr>
          <w:i/>
          <w:iCs/>
        </w:rPr>
        <w:t>Neuroimage</w:t>
      </w:r>
      <w:r w:rsidRPr="005317AF">
        <w:t xml:space="preserve">, </w:t>
      </w:r>
      <w:r w:rsidRPr="005317AF">
        <w:rPr>
          <w:i/>
          <w:iCs/>
        </w:rPr>
        <w:t>22</w:t>
      </w:r>
      <w:r w:rsidRPr="005317AF">
        <w:t>(3), 1060–1075. https://doi.org/10.1016/s1053-8119(04)00188-0</w:t>
      </w:r>
    </w:p>
    <w:p w14:paraId="6EEDD1BD" w14:textId="77777777" w:rsidR="005317AF" w:rsidRPr="005317AF" w:rsidRDefault="005317AF" w:rsidP="005317AF">
      <w:pPr>
        <w:pStyle w:val="Bibliography"/>
      </w:pPr>
      <w:r w:rsidRPr="005317AF">
        <w:t xml:space="preserve">Segonne, F., Pacheco, J., &amp; Fischl, B. (2007). Geometrically Accurate Topology-Correction of Cortical Surfaces Using Nonseparating Loops. </w:t>
      </w:r>
      <w:r w:rsidRPr="005317AF">
        <w:rPr>
          <w:i/>
          <w:iCs/>
        </w:rPr>
        <w:t>IEEE Trans Med Imaging</w:t>
      </w:r>
      <w:r w:rsidRPr="005317AF">
        <w:t xml:space="preserve">, </w:t>
      </w:r>
      <w:r w:rsidRPr="005317AF">
        <w:rPr>
          <w:i/>
          <w:iCs/>
        </w:rPr>
        <w:t>26</w:t>
      </w:r>
      <w:r w:rsidRPr="005317AF">
        <w:t>(4), 518–529. https://doi.org/10.1109/TMI.2006.887364</w:t>
      </w:r>
    </w:p>
    <w:p w14:paraId="34942317" w14:textId="77777777" w:rsidR="005317AF" w:rsidRPr="005317AF" w:rsidRDefault="005317AF" w:rsidP="005317AF">
      <w:pPr>
        <w:pStyle w:val="Bibliography"/>
      </w:pPr>
      <w:r w:rsidRPr="005317AF">
        <w:t xml:space="preserve">Shephard, E., Stern, E. R., van den Heuvel, O. A., Costa, D. L. C., Batistuzzo, M. C., Godoy, P. B. G., Lopes, A. C., Brunoni, A. R., Hoexter, M. Q., Shavitt, R. G., Reddy, Y. C. J., Lochner, C., Stein, D. J., Simpson, H. B., &amp; Miguel, E. C. (2021). Toward a neurocircuit-based taxonomy to guide treatment of obsessive–compulsive disorder. </w:t>
      </w:r>
      <w:r w:rsidRPr="005317AF">
        <w:rPr>
          <w:i/>
          <w:iCs/>
        </w:rPr>
        <w:t>Mol Psychiatry</w:t>
      </w:r>
      <w:r w:rsidRPr="005317AF">
        <w:t xml:space="preserve">, </w:t>
      </w:r>
      <w:r w:rsidRPr="005317AF">
        <w:rPr>
          <w:i/>
          <w:iCs/>
        </w:rPr>
        <w:t>26</w:t>
      </w:r>
      <w:r w:rsidRPr="005317AF">
        <w:t>(9), 4583–4604. https://doi.org/10.1038/s41380-020-01007-8</w:t>
      </w:r>
    </w:p>
    <w:p w14:paraId="321304B2" w14:textId="77777777" w:rsidR="005317AF" w:rsidRPr="005317AF" w:rsidRDefault="005317AF" w:rsidP="005317AF">
      <w:pPr>
        <w:pStyle w:val="Bibliography"/>
      </w:pPr>
      <w:r w:rsidRPr="005317AF">
        <w:t xml:space="preserve">Shmueli, G. (2011, January 5). </w:t>
      </w:r>
      <w:r w:rsidRPr="005317AF">
        <w:rPr>
          <w:i/>
          <w:iCs/>
        </w:rPr>
        <w:t>To Explain or to Predict?</w:t>
      </w:r>
      <w:r w:rsidRPr="005317AF">
        <w:t xml:space="preserve"> arXiv.Org. https://doi.org/10.1214/10-STS330</w:t>
      </w:r>
    </w:p>
    <w:p w14:paraId="1EA7E440" w14:textId="77777777" w:rsidR="005317AF" w:rsidRPr="005317AF" w:rsidRDefault="005317AF" w:rsidP="005317AF">
      <w:pPr>
        <w:pStyle w:val="Bibliography"/>
        <w:rPr>
          <w:lang w:val="nb-NO"/>
        </w:rPr>
      </w:pPr>
      <w:r w:rsidRPr="005317AF">
        <w:t xml:space="preserve">Slade, T., &amp; Watson, D. (2006). The structure of common DSM-IV and ICD-10 mental disorders in the Australian general population. </w:t>
      </w:r>
      <w:r w:rsidRPr="005317AF">
        <w:rPr>
          <w:i/>
          <w:iCs/>
          <w:lang w:val="nb-NO"/>
        </w:rPr>
        <w:t>Psychol. Med</w:t>
      </w:r>
      <w:r w:rsidRPr="005317AF">
        <w:rPr>
          <w:lang w:val="nb-NO"/>
        </w:rPr>
        <w:t xml:space="preserve">, </w:t>
      </w:r>
      <w:r w:rsidRPr="005317AF">
        <w:rPr>
          <w:i/>
          <w:iCs/>
          <w:lang w:val="nb-NO"/>
        </w:rPr>
        <w:t>36</w:t>
      </w:r>
      <w:r w:rsidRPr="005317AF">
        <w:rPr>
          <w:lang w:val="nb-NO"/>
        </w:rPr>
        <w:t>(11), 1593–1600. https://doi.org/10.1017/S0033291706008452</w:t>
      </w:r>
    </w:p>
    <w:p w14:paraId="29EC3EF2" w14:textId="77777777" w:rsidR="005317AF" w:rsidRPr="005317AF" w:rsidRDefault="005317AF" w:rsidP="005317AF">
      <w:pPr>
        <w:pStyle w:val="Bibliography"/>
      </w:pPr>
      <w:r w:rsidRPr="005317AF">
        <w:rPr>
          <w:lang w:val="nb-NO"/>
        </w:rPr>
        <w:t xml:space="preserve">Sled, J. G., Zijdenbos, A. P., &amp; Evans, A. C. (1998). </w:t>
      </w:r>
      <w:r w:rsidRPr="005317AF">
        <w:t xml:space="preserve">A nonparametric method for automatic correction of intensity nonuniformity in MRI data. </w:t>
      </w:r>
      <w:r w:rsidRPr="005317AF">
        <w:rPr>
          <w:i/>
          <w:iCs/>
        </w:rPr>
        <w:t>IEEE Trans Med Imaging</w:t>
      </w:r>
      <w:r w:rsidRPr="005317AF">
        <w:t xml:space="preserve">, </w:t>
      </w:r>
      <w:r w:rsidRPr="005317AF">
        <w:rPr>
          <w:i/>
          <w:iCs/>
        </w:rPr>
        <w:t>17</w:t>
      </w:r>
      <w:r w:rsidRPr="005317AF">
        <w:t>(1), 87–97. https://doi.org/10.1109/42.668698</w:t>
      </w:r>
    </w:p>
    <w:p w14:paraId="67379FA1" w14:textId="77777777" w:rsidR="005317AF" w:rsidRPr="005317AF" w:rsidRDefault="005317AF" w:rsidP="005317AF">
      <w:pPr>
        <w:pStyle w:val="Bibliography"/>
      </w:pPr>
      <w:r w:rsidRPr="005317AF">
        <w:t xml:space="preserve">Stern, E. R., Collins, K. A., Bragdon, L. B., Eng, G. K., Recchia, N., Coffey, B. J., Leibu, E., Murrough, J. W., Tobe, R. H., Iosifescu, D. V., Burdick, K. E., &amp; Goodman, W. K. (2025). Randomized Controlled Trial of the Effects of High-Dose Ondansetron on Clinical Symptoms and Brain Connectivity in Obsessive-Compulsive and Tic Disorders. </w:t>
      </w:r>
      <w:r w:rsidRPr="005317AF">
        <w:rPr>
          <w:i/>
          <w:iCs/>
        </w:rPr>
        <w:lastRenderedPageBreak/>
        <w:t>American Journal of Psychiatry</w:t>
      </w:r>
      <w:r w:rsidRPr="005317AF">
        <w:t xml:space="preserve">, </w:t>
      </w:r>
      <w:r w:rsidRPr="005317AF">
        <w:rPr>
          <w:i/>
          <w:iCs/>
        </w:rPr>
        <w:t>182</w:t>
      </w:r>
      <w:r w:rsidRPr="005317AF">
        <w:t>(3), 285–296. https://doi.org/10.1176/appi.ajp.20240294</w:t>
      </w:r>
    </w:p>
    <w:p w14:paraId="5BF3DBE6" w14:textId="77777777" w:rsidR="005317AF" w:rsidRPr="005317AF" w:rsidRDefault="005317AF" w:rsidP="005317AF">
      <w:pPr>
        <w:pStyle w:val="Bibliography"/>
      </w:pPr>
      <w:r w:rsidRPr="005317AF">
        <w:t xml:space="preserve">Tisdall, M. D., Hess, A. T., Reuter, M., Meintjes, E. M., Fischl, B., &amp; van der Kouwe, A. J. W. (2012). Volumetric navigators for prospective motion correction and selective reacquisition in neuroanatomical MRI. </w:t>
      </w:r>
      <w:r w:rsidRPr="005317AF">
        <w:rPr>
          <w:i/>
          <w:iCs/>
        </w:rPr>
        <w:t>Magnetic Resonance Medicine</w:t>
      </w:r>
      <w:r w:rsidRPr="005317AF">
        <w:t xml:space="preserve">, </w:t>
      </w:r>
      <w:r w:rsidRPr="005317AF">
        <w:rPr>
          <w:i/>
          <w:iCs/>
        </w:rPr>
        <w:t>68</w:t>
      </w:r>
      <w:r w:rsidRPr="005317AF">
        <w:t>(2), 389–399. https://doi.org/10.1002/mrm.23228</w:t>
      </w:r>
    </w:p>
    <w:p w14:paraId="3547DC6C" w14:textId="77777777" w:rsidR="005317AF" w:rsidRPr="005317AF" w:rsidRDefault="005317AF" w:rsidP="005317AF">
      <w:pPr>
        <w:pStyle w:val="Bibliography"/>
      </w:pPr>
      <w:r w:rsidRPr="005317AF">
        <w:t xml:space="preserve">Tisdall, M. D., Reuter, M., Qureshi, A., Buckner, R. L., Fischl, B., &amp; van der Kouwe, A. J. W. (2016). Prospective motion correction with volumetric navigators (vNavs) reduces the bias and variance in brain morphometry induced by subject motion. </w:t>
      </w:r>
      <w:r w:rsidRPr="005317AF">
        <w:rPr>
          <w:i/>
          <w:iCs/>
        </w:rPr>
        <w:t>Neuroimage</w:t>
      </w:r>
      <w:r w:rsidRPr="005317AF">
        <w:t xml:space="preserve">, </w:t>
      </w:r>
      <w:r w:rsidRPr="005317AF">
        <w:rPr>
          <w:i/>
          <w:iCs/>
        </w:rPr>
        <w:t>127</w:t>
      </w:r>
      <w:r w:rsidRPr="005317AF">
        <w:t>, 11–22. https://doi.org/10.1016/j.neuroimage.2015.11.054</w:t>
      </w:r>
    </w:p>
    <w:p w14:paraId="20DFFB38" w14:textId="77777777" w:rsidR="005317AF" w:rsidRPr="005317AF" w:rsidRDefault="005317AF" w:rsidP="005317AF">
      <w:pPr>
        <w:pStyle w:val="Bibliography"/>
        <w:rPr>
          <w:lang w:val="nb-NO"/>
        </w:rPr>
      </w:pPr>
      <w:r w:rsidRPr="005317AF">
        <w:t xml:space="preserve">van den Heuvel, O. A., Boedhoe, P. S. W., Bertolin, S., Bruin, W. B., Francks, C., Ivanov, I., Jahanshad, N., Kong, X.-Z., Kwon, J. S., O’Neill, J., Paus, T., Patel, Y., Piras, F., Schmaal, L., Soriano-Mas, C., Spalletta, G., van Wingen, G. A., Yun, J.-Y., Vriend, C., … ENIGMA-OCD working group. (2022). An overview of the first 5 years of the ENIGMA obsessive-compulsive disorder working group: The power of worldwide collaboration. </w:t>
      </w:r>
      <w:r w:rsidRPr="005317AF">
        <w:rPr>
          <w:i/>
          <w:iCs/>
          <w:lang w:val="nb-NO"/>
        </w:rPr>
        <w:t>Human Brain Mapping</w:t>
      </w:r>
      <w:r w:rsidRPr="005317AF">
        <w:rPr>
          <w:lang w:val="nb-NO"/>
        </w:rPr>
        <w:t xml:space="preserve">, </w:t>
      </w:r>
      <w:r w:rsidRPr="005317AF">
        <w:rPr>
          <w:i/>
          <w:iCs/>
          <w:lang w:val="nb-NO"/>
        </w:rPr>
        <w:t>43</w:t>
      </w:r>
      <w:r w:rsidRPr="005317AF">
        <w:rPr>
          <w:lang w:val="nb-NO"/>
        </w:rPr>
        <w:t>(1), 23–36. https://doi.org/10.1002/hbm.24972</w:t>
      </w:r>
    </w:p>
    <w:p w14:paraId="4BB560F8" w14:textId="77777777" w:rsidR="005317AF" w:rsidRPr="005317AF" w:rsidRDefault="005317AF" w:rsidP="005317AF">
      <w:pPr>
        <w:pStyle w:val="Bibliography"/>
      </w:pPr>
      <w:r w:rsidRPr="005317AF">
        <w:rPr>
          <w:lang w:val="nb-NO"/>
        </w:rPr>
        <w:t xml:space="preserve">van den Heuvel, O. A., Remijnse, P. L., Mataix-Cols, D., Vrenken, H., Groenewegen, H. J., Uylings, H. B. M., van Balkom, A. J. L. M., &amp; Veltman, D. J. (2009). </w:t>
      </w:r>
      <w:r w:rsidRPr="005317AF">
        <w:t xml:space="preserve">The major symptom dimensions of obsessive-compulsive disorder are mediated by partially distinct neural systems. </w:t>
      </w:r>
      <w:r w:rsidRPr="005317AF">
        <w:rPr>
          <w:i/>
          <w:iCs/>
        </w:rPr>
        <w:t>Brain: A Journal of Neurology</w:t>
      </w:r>
      <w:r w:rsidRPr="005317AF">
        <w:t xml:space="preserve">, </w:t>
      </w:r>
      <w:r w:rsidRPr="005317AF">
        <w:rPr>
          <w:i/>
          <w:iCs/>
        </w:rPr>
        <w:t>132</w:t>
      </w:r>
      <w:r w:rsidRPr="005317AF">
        <w:t>(Pt 4), 853–868. https://doi.org/10.1093/brain/awn267</w:t>
      </w:r>
    </w:p>
    <w:p w14:paraId="0855EAD4" w14:textId="77777777" w:rsidR="005317AF" w:rsidRPr="005317AF" w:rsidRDefault="005317AF" w:rsidP="005317AF">
      <w:pPr>
        <w:pStyle w:val="Bibliography"/>
      </w:pPr>
      <w:r w:rsidRPr="005317AF">
        <w:t xml:space="preserve">van den Heuvel, O. A., van Wingen, G., Soriano-Mas, C., Alonso, P., Chamberlain, S. R., Nakamae, T., Denys, D., Goudriaan, A. E., &amp; Veltman, D. J. (2016). Brain circuitry of </w:t>
      </w:r>
      <w:r w:rsidRPr="005317AF">
        <w:lastRenderedPageBreak/>
        <w:t xml:space="preserve">compulsivity. </w:t>
      </w:r>
      <w:r w:rsidRPr="005317AF">
        <w:rPr>
          <w:i/>
          <w:iCs/>
        </w:rPr>
        <w:t>European Neuropsychopharmacology: The Journal of the European College of Neuropsychopharmacology</w:t>
      </w:r>
      <w:r w:rsidRPr="005317AF">
        <w:t xml:space="preserve">, </w:t>
      </w:r>
      <w:r w:rsidRPr="005317AF">
        <w:rPr>
          <w:i/>
          <w:iCs/>
        </w:rPr>
        <w:t>26</w:t>
      </w:r>
      <w:r w:rsidRPr="005317AF">
        <w:t>(5), 810–827. https://doi.org/10.1016/j.euroneuro.2015.12.005</w:t>
      </w:r>
    </w:p>
    <w:p w14:paraId="631E8D99" w14:textId="77777777" w:rsidR="005317AF" w:rsidRPr="005317AF" w:rsidRDefault="005317AF" w:rsidP="005317AF">
      <w:pPr>
        <w:pStyle w:val="Bibliography"/>
      </w:pPr>
      <w:r w:rsidRPr="005317AF">
        <w:t xml:space="preserve">Vygotsky, L. S. (1978). </w:t>
      </w:r>
      <w:r w:rsidRPr="005317AF">
        <w:rPr>
          <w:i/>
          <w:iCs/>
        </w:rPr>
        <w:t>Mind in society: The development of higher psychological processes</w:t>
      </w:r>
      <w:r w:rsidRPr="005317AF">
        <w:t xml:space="preserve"> (Vol. 86). Harvard university press.</w:t>
      </w:r>
    </w:p>
    <w:p w14:paraId="262B0478" w14:textId="77777777" w:rsidR="005317AF" w:rsidRPr="005317AF" w:rsidRDefault="005317AF" w:rsidP="005317AF">
      <w:pPr>
        <w:pStyle w:val="Bibliography"/>
      </w:pPr>
      <w:r w:rsidRPr="005317AF">
        <w:t xml:space="preserve">Wald, L., Schmitt, F., &amp; Dale, A. (2001). Systematic spatial distortion in MRI due to gradient non-linearities. </w:t>
      </w:r>
      <w:r w:rsidRPr="005317AF">
        <w:rPr>
          <w:i/>
          <w:iCs/>
        </w:rPr>
        <w:t>NeuroImage (Orlando, Fla.)</w:t>
      </w:r>
      <w:r w:rsidRPr="005317AF">
        <w:t xml:space="preserve">, </w:t>
      </w:r>
      <w:r w:rsidRPr="005317AF">
        <w:rPr>
          <w:i/>
          <w:iCs/>
        </w:rPr>
        <w:t>13</w:t>
      </w:r>
      <w:r w:rsidRPr="005317AF">
        <w:t>(6), 50–50. https://doi.org/10.1016/S1053-8119(01)91393-X</w:t>
      </w:r>
    </w:p>
    <w:p w14:paraId="5B5739EC" w14:textId="77777777" w:rsidR="005317AF" w:rsidRPr="005317AF" w:rsidRDefault="005317AF" w:rsidP="005317AF">
      <w:pPr>
        <w:pStyle w:val="Bibliography"/>
      </w:pPr>
      <w:r w:rsidRPr="005317AF">
        <w:t xml:space="preserve">Wang, Z., Fontaine, M., Cyr, M., Rynn, M. A., Simpson, H. B., Marsh, R., &amp; Pagliaccio, D. (2022). Subcortical shape in pediatric and adult obsessive-compulsive disorder. </w:t>
      </w:r>
      <w:r w:rsidRPr="005317AF">
        <w:rPr>
          <w:i/>
          <w:iCs/>
        </w:rPr>
        <w:t>Depression and Anxiety</w:t>
      </w:r>
      <w:r w:rsidRPr="005317AF">
        <w:t xml:space="preserve">, </w:t>
      </w:r>
      <w:r w:rsidRPr="005317AF">
        <w:rPr>
          <w:i/>
          <w:iCs/>
        </w:rPr>
        <w:t>39</w:t>
      </w:r>
      <w:r w:rsidRPr="005317AF">
        <w:t>(6), 504–514. https://doi.org/10.1002/da.23261</w:t>
      </w:r>
    </w:p>
    <w:p w14:paraId="3C55F3C4" w14:textId="77777777" w:rsidR="005317AF" w:rsidRPr="005317AF" w:rsidRDefault="005317AF" w:rsidP="005317AF">
      <w:pPr>
        <w:pStyle w:val="Bibliography"/>
      </w:pPr>
      <w:r w:rsidRPr="005317AF">
        <w:t xml:space="preserve">Weisz, J. R., Doss, A. J., &amp; Hawley, K. M. (2005). Youth Psychotherapy Outcome Research: A Review and Critique of the Evidence Base. </w:t>
      </w:r>
      <w:r w:rsidRPr="005317AF">
        <w:rPr>
          <w:i/>
          <w:iCs/>
        </w:rPr>
        <w:t>Annual Review of Psychology</w:t>
      </w:r>
      <w:r w:rsidRPr="005317AF">
        <w:t xml:space="preserve">, </w:t>
      </w:r>
      <w:r w:rsidRPr="005317AF">
        <w:rPr>
          <w:i/>
          <w:iCs/>
        </w:rPr>
        <w:t>56</w:t>
      </w:r>
      <w:r w:rsidRPr="005317AF">
        <w:t>(Volume 56, 2005), 337–363. https://doi.org/10.1146/annurev.psych.55.090902.141449</w:t>
      </w:r>
    </w:p>
    <w:p w14:paraId="487588A9" w14:textId="77777777" w:rsidR="005317AF" w:rsidRPr="005317AF" w:rsidRDefault="005317AF" w:rsidP="005317AF">
      <w:pPr>
        <w:pStyle w:val="Bibliography"/>
      </w:pPr>
      <w:r w:rsidRPr="005317AF">
        <w:t xml:space="preserve">Wells, W. M., Viola, P., Atsumi, H., Nakajima, S., &amp; Kikinis, R. (1996). Multi-modal volume registration by maximization of mutual information. </w:t>
      </w:r>
      <w:r w:rsidRPr="005317AF">
        <w:rPr>
          <w:i/>
          <w:iCs/>
        </w:rPr>
        <w:t>Medical Image Analysis</w:t>
      </w:r>
      <w:r w:rsidRPr="005317AF">
        <w:t xml:space="preserve">, </w:t>
      </w:r>
      <w:r w:rsidRPr="005317AF">
        <w:rPr>
          <w:i/>
          <w:iCs/>
        </w:rPr>
        <w:t>1</w:t>
      </w:r>
      <w:r w:rsidRPr="005317AF">
        <w:t>(1), 35–51. https://doi.org/10.1016/S1361-8415(01)80004-9</w:t>
      </w:r>
    </w:p>
    <w:p w14:paraId="600888CB" w14:textId="77777777" w:rsidR="005317AF" w:rsidRPr="005317AF" w:rsidRDefault="005317AF" w:rsidP="005317AF">
      <w:pPr>
        <w:pStyle w:val="Bibliography"/>
        <w:rPr>
          <w:lang w:val="nb-NO"/>
        </w:rPr>
      </w:pPr>
      <w:r w:rsidRPr="005317AF">
        <w:rPr>
          <w:lang w:val="nb-NO"/>
        </w:rPr>
        <w:t xml:space="preserve">White, N., Roddey, C., Shankaranarayanan, A., Han, E., Rettmann, D., Santos, J., Kuperman, J., &amp; Dale, A. (2010). </w:t>
      </w:r>
      <w:r w:rsidRPr="005317AF">
        <w:t xml:space="preserve">PROMO: Real-time prospective motion correction in MRI using image-based tracking. </w:t>
      </w:r>
      <w:r w:rsidRPr="005317AF">
        <w:rPr>
          <w:i/>
          <w:iCs/>
          <w:lang w:val="nb-NO"/>
        </w:rPr>
        <w:t>Magn. Reson. Med</w:t>
      </w:r>
      <w:r w:rsidRPr="005317AF">
        <w:rPr>
          <w:lang w:val="nb-NO"/>
        </w:rPr>
        <w:t xml:space="preserve">, </w:t>
      </w:r>
      <w:r w:rsidRPr="005317AF">
        <w:rPr>
          <w:i/>
          <w:iCs/>
          <w:lang w:val="nb-NO"/>
        </w:rPr>
        <w:t>63</w:t>
      </w:r>
      <w:r w:rsidRPr="005317AF">
        <w:rPr>
          <w:lang w:val="nb-NO"/>
        </w:rPr>
        <w:t>(1), 91–105. https://doi.org/10.1002/mrm.22176</w:t>
      </w:r>
    </w:p>
    <w:p w14:paraId="4274C5F0" w14:textId="77777777" w:rsidR="005317AF" w:rsidRPr="005317AF" w:rsidRDefault="005317AF" w:rsidP="005317AF">
      <w:pPr>
        <w:pStyle w:val="Bibliography"/>
      </w:pPr>
      <w:r w:rsidRPr="005317AF">
        <w:rPr>
          <w:lang w:val="nb-NO"/>
        </w:rPr>
        <w:t xml:space="preserve">Wu, X., Yu, G., Zhang, K., Feng, J., Zhang, J., Sahakian, B. J., &amp; Robbins, T. W. (2022). </w:t>
      </w:r>
      <w:r w:rsidRPr="005317AF">
        <w:t xml:space="preserve">Symptom-Based Profiling and Multimodal Neuroimaging of a Large Preteenage </w:t>
      </w:r>
      <w:r w:rsidRPr="005317AF">
        <w:lastRenderedPageBreak/>
        <w:t xml:space="preserve">Population Identifies Distinct Obsessive-Compulsive Disorder–like Subtypes With Neurocognitive Differences. </w:t>
      </w:r>
      <w:r w:rsidRPr="005317AF">
        <w:rPr>
          <w:i/>
          <w:iCs/>
        </w:rPr>
        <w:t>Biological Psychiatry : Cognitive Neuroscience and Neuroimaging</w:t>
      </w:r>
      <w:r w:rsidRPr="005317AF">
        <w:t xml:space="preserve">, </w:t>
      </w:r>
      <w:r w:rsidRPr="005317AF">
        <w:rPr>
          <w:i/>
          <w:iCs/>
        </w:rPr>
        <w:t>7</w:t>
      </w:r>
      <w:r w:rsidRPr="005317AF">
        <w:t>(11), 1078–1089. https://doi.org/10.1016/j.bpsc.2021.06.011</w:t>
      </w:r>
    </w:p>
    <w:p w14:paraId="14DA5B23" w14:textId="77777777" w:rsidR="005317AF" w:rsidRPr="005317AF" w:rsidRDefault="005317AF" w:rsidP="005317AF">
      <w:pPr>
        <w:pStyle w:val="Bibliography"/>
      </w:pPr>
      <w:r w:rsidRPr="005317AF">
        <w:t xml:space="preserve">XGBoost Developers. (2022). </w:t>
      </w:r>
      <w:r w:rsidRPr="005317AF">
        <w:rPr>
          <w:i/>
          <w:iCs/>
        </w:rPr>
        <w:t>XGBoost Parameters—Xgboost 3.1.0-dev documentation</w:t>
      </w:r>
      <w:r w:rsidRPr="005317AF">
        <w:t>. https://xgboost.readthedocs.io/en/latest/parameter.html#general-parameters</w:t>
      </w:r>
    </w:p>
    <w:p w14:paraId="17E7041E" w14:textId="77777777" w:rsidR="005317AF" w:rsidRPr="005317AF" w:rsidRDefault="005317AF" w:rsidP="005317AF">
      <w:pPr>
        <w:pStyle w:val="Bibliography"/>
      </w:pPr>
      <w:r w:rsidRPr="005317AF">
        <w:t xml:space="preserve">Xie, C., Ma, L., Jiang, N., Huang, R., Li, L., Gong, L., He, C., Xiao, C., Liu, W., Xu, S., &amp; Zhang, Z. (2017). Imbalanced functional link between reward circuits and the cognitive control system in patients with obsessive-compulsive disorder. </w:t>
      </w:r>
      <w:r w:rsidRPr="005317AF">
        <w:rPr>
          <w:i/>
          <w:iCs/>
        </w:rPr>
        <w:t>Brain Imaging Behav</w:t>
      </w:r>
      <w:r w:rsidRPr="005317AF">
        <w:t xml:space="preserve">, </w:t>
      </w:r>
      <w:r w:rsidRPr="005317AF">
        <w:rPr>
          <w:i/>
          <w:iCs/>
        </w:rPr>
        <w:t>11</w:t>
      </w:r>
      <w:r w:rsidRPr="005317AF">
        <w:t>(4), 1099–1109. https://doi.org/10.1007/s11682-016-9585-7</w:t>
      </w:r>
    </w:p>
    <w:p w14:paraId="1495A16F" w14:textId="77777777" w:rsidR="005317AF" w:rsidRPr="005317AF" w:rsidRDefault="005317AF" w:rsidP="005317AF">
      <w:pPr>
        <w:pStyle w:val="Bibliography"/>
      </w:pPr>
      <w:r w:rsidRPr="005317AF">
        <w:t xml:space="preserve">Zucker, R. A., Gonzalez, R., Feldstein Ewing, S. W., Paulus, M. P., Arroyo, J., Fuligni, A., Morris, A. S., Sanchez, M., &amp; Wills, T. (2018). Assessment of culture and environment in the Adolescent Brain and Cognitive Development Study: Rationale, description of measures, and early data. </w:t>
      </w:r>
      <w:r w:rsidRPr="005317AF">
        <w:rPr>
          <w:i/>
          <w:iCs/>
        </w:rPr>
        <w:t>Developmental Cognitive Neuroscience</w:t>
      </w:r>
      <w:r w:rsidRPr="005317AF">
        <w:t xml:space="preserve">, </w:t>
      </w:r>
      <w:r w:rsidRPr="005317AF">
        <w:rPr>
          <w:i/>
          <w:iCs/>
        </w:rPr>
        <w:t>32</w:t>
      </w:r>
      <w:r w:rsidRPr="005317AF">
        <w:t>, 107–120. https://doi.org/10.1016/j.dcn.2018.03.004</w:t>
      </w:r>
    </w:p>
    <w:p w14:paraId="47D85E6C" w14:textId="7A279D5E"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20"/>
      <w:footerReference w:type="default" r:id="rId21"/>
      <w:footerReference w:type="firs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 w:id="5" w:author="Margrete Soya Heimvik" w:date="2025-04-06T17:59:00Z" w:initials="MH">
    <w:p w14:paraId="38C61559" w14:textId="77777777" w:rsidR="00B076C8" w:rsidRDefault="00B076C8" w:rsidP="00B076C8">
      <w:r>
        <w:rPr>
          <w:rStyle w:val="CommentReference"/>
        </w:rPr>
        <w:annotationRef/>
      </w:r>
      <w:r>
        <w:rPr>
          <w:color w:val="000000"/>
          <w:sz w:val="20"/>
          <w:szCs w:val="20"/>
        </w:rPr>
        <w:t>This is a note to myself, check the Introduction from Apri 4 2025, I think I made changes on that one that are not on this version!!!</w:t>
      </w:r>
    </w:p>
  </w:comment>
  <w:comment w:id="20" w:author="Ina Drabløs" w:date="2025-04-03T12:07:00Z" w:initials="ID">
    <w:p w14:paraId="29798D7D" w14:textId="4DAB1765" w:rsidR="004626DD" w:rsidRDefault="004626DD" w:rsidP="004626DD">
      <w:pPr>
        <w:pStyle w:val="CommentText"/>
      </w:pPr>
      <w:r>
        <w:rPr>
          <w:rStyle w:val="CommentReference"/>
        </w:rPr>
        <w:annotationRef/>
      </w:r>
      <w:r>
        <w:t>Are there newer references? Maybe this one?:</w:t>
      </w:r>
      <w:r>
        <w:br/>
      </w:r>
      <w:r>
        <w:rPr>
          <w:color w:val="1B1B1B"/>
          <w:highlight w:val="white"/>
        </w:rPr>
        <w:t>Nazeer A, Latif F, Mondal A, Azeem MW, Greydanus DE. Obsessive-compulsive disorder in children and adolescents: epidemiology, diagnosis and management. </w:t>
      </w:r>
      <w:r>
        <w:rPr>
          <w:i/>
          <w:iCs/>
          <w:color w:val="1B1B1B"/>
          <w:highlight w:val="white"/>
        </w:rPr>
        <w:t>Transl Pediatr</w:t>
      </w:r>
      <w:r>
        <w:rPr>
          <w:color w:val="1B1B1B"/>
          <w:highlight w:val="white"/>
        </w:rPr>
        <w:t>. 2020;9(Suppl 1):S76-S93. doi:10.21037/tp.2019.10.02</w:t>
      </w:r>
      <w:r>
        <w:t xml:space="preserve"> </w:t>
      </w:r>
    </w:p>
  </w:comment>
  <w:comment w:id="21" w:author="Ina Drabløs" w:date="2025-04-03T12:22:00Z" w:initials="ID">
    <w:p w14:paraId="7BAC839F" w14:textId="77777777" w:rsidR="00E51ADC" w:rsidRDefault="00E51ADC" w:rsidP="00E51ADC">
      <w:pPr>
        <w:pStyle w:val="CommentText"/>
      </w:pPr>
      <w:r>
        <w:rPr>
          <w:rStyle w:val="CommentReference"/>
        </w:rPr>
        <w:annotationRef/>
      </w:r>
      <w:r>
        <w:t>?</w:t>
      </w:r>
    </w:p>
  </w:comment>
  <w:comment w:id="22" w:author="Ina Drabløs" w:date="2025-04-03T12:28:00Z" w:initials="ID">
    <w:p w14:paraId="1C6B2100" w14:textId="77777777" w:rsidR="001501D3" w:rsidRDefault="001501D3" w:rsidP="001501D3">
      <w:pPr>
        <w:pStyle w:val="CommentText"/>
      </w:pPr>
      <w:r>
        <w:rPr>
          <w:rStyle w:val="CommentReference"/>
        </w:rPr>
        <w:annotationRef/>
      </w:r>
      <w:r>
        <w:t>Again, look for more recent literature where possible. If not here, this one is probably relevant to read and/or cite somewhere:</w:t>
      </w:r>
      <w:r>
        <w:br/>
      </w:r>
      <w:r>
        <w:rPr>
          <w:color w:val="222222"/>
          <w:highlight w:val="white"/>
        </w:rPr>
        <w:t>Stein, D.J., Costa, D.L.C., Lochner, C. </w:t>
      </w:r>
      <w:r>
        <w:rPr>
          <w:i/>
          <w:iCs/>
          <w:color w:val="222222"/>
          <w:highlight w:val="white"/>
        </w:rPr>
        <w:t>et al.</w:t>
      </w:r>
      <w:r>
        <w:rPr>
          <w:color w:val="222222"/>
          <w:highlight w:val="white"/>
        </w:rPr>
        <w:t> Obsessive–compulsive disorder. </w:t>
      </w:r>
      <w:r>
        <w:rPr>
          <w:i/>
          <w:iCs/>
          <w:color w:val="222222"/>
          <w:highlight w:val="white"/>
        </w:rPr>
        <w:t>Nat Rev Dis Primers</w:t>
      </w:r>
      <w:r>
        <w:rPr>
          <w:color w:val="222222"/>
          <w:highlight w:val="white"/>
        </w:rPr>
        <w:t> </w:t>
      </w:r>
      <w:r>
        <w:rPr>
          <w:b/>
          <w:bCs/>
          <w:color w:val="222222"/>
          <w:highlight w:val="white"/>
        </w:rPr>
        <w:t>5</w:t>
      </w:r>
      <w:r>
        <w:rPr>
          <w:color w:val="222222"/>
          <w:highlight w:val="white"/>
        </w:rPr>
        <w:t>, 52 (2019). https://doi.org/10.1038/s41572-019-0102-3</w:t>
      </w:r>
      <w:r>
        <w:t xml:space="preserve"> </w:t>
      </w:r>
    </w:p>
  </w:comment>
  <w:comment w:id="24" w:author="Ina Drabløs [2]" w:date="2025-04-04T09:51:00Z" w:initials="ID">
    <w:p w14:paraId="11263095" w14:textId="77777777" w:rsidR="008852D6" w:rsidRDefault="008852D6" w:rsidP="008852D6">
      <w:r>
        <w:rPr>
          <w:rStyle w:val="CommentReference"/>
        </w:rPr>
        <w:annotationRef/>
      </w:r>
      <w:r>
        <w:rPr>
          <w:sz w:val="20"/>
          <w:szCs w:val="20"/>
        </w:rPr>
        <w:t xml:space="preserve">Would consider removing and instead refer to «externalizing/internalizing» when you describe the specific circuits below. </w:t>
      </w:r>
    </w:p>
  </w:comment>
  <w:comment w:id="27" w:author="Ina Drabløs [2]" w:date="2025-04-04T09:52:00Z" w:initials="ID">
    <w:p w14:paraId="6269E2BA" w14:textId="77777777" w:rsidR="008852D6" w:rsidRDefault="008852D6" w:rsidP="008852D6">
      <w:r>
        <w:rPr>
          <w:rStyle w:val="CommentReference"/>
        </w:rPr>
        <w:annotationRef/>
      </w:r>
      <w:r>
        <w:rPr>
          <w:sz w:val="20"/>
          <w:szCs w:val="20"/>
        </w:rPr>
        <w:t>Same with this</w:t>
      </w:r>
    </w:p>
  </w:comment>
  <w:comment w:id="36" w:author="Ina Drabløs" w:date="2025-04-03T12:56:00Z" w:initials="ID">
    <w:p w14:paraId="66B895A5" w14:textId="35643FA8" w:rsidR="007E67CF" w:rsidRDefault="007E67CF" w:rsidP="007E67CF">
      <w:pPr>
        <w:pStyle w:val="CommentText"/>
      </w:pPr>
      <w:r>
        <w:rPr>
          <w:rStyle w:val="CommentReference"/>
        </w:rPr>
        <w:annotationRef/>
      </w:r>
      <w:r>
        <w:t>Perhaps this fits better with the first introductory section?</w:t>
      </w:r>
    </w:p>
  </w:comment>
  <w:comment w:id="38" w:author="Ina Drabløs [2]" w:date="2025-04-04T14:20:00Z" w:initials="ID">
    <w:p w14:paraId="021830EB" w14:textId="77777777" w:rsidR="008852D6" w:rsidRDefault="008852D6" w:rsidP="008852D6">
      <w:r>
        <w:rPr>
          <w:rStyle w:val="CommentReference"/>
        </w:rPr>
        <w:annotationRef/>
      </w:r>
      <w:r>
        <w:rPr>
          <w:sz w:val="20"/>
          <w:szCs w:val="20"/>
        </w:rPr>
        <w:t>Does this model only focus on externalizing (compulsions) symptoms, or is there anything to mention about internalising symptoms as well?</w:t>
      </w:r>
    </w:p>
  </w:comment>
  <w:comment w:id="47" w:author="Ina Drabløs" w:date="2025-04-03T13:10:00Z" w:initials="ID">
    <w:p w14:paraId="04F56B39" w14:textId="5E986224" w:rsidR="00B77E92" w:rsidRDefault="00B77E92" w:rsidP="00B77E92">
      <w:pPr>
        <w:pStyle w:val="CommentText"/>
      </w:pPr>
      <w:r>
        <w:rPr>
          <w:rStyle w:val="CommentReference"/>
        </w:rPr>
        <w:annotationRef/>
      </w:r>
      <w:r>
        <w:t xml:space="preserve">Statements seem a little contradictory. Im not too familiar with these circuits and symptoms so ignore the alteration if it does not make sense. </w:t>
      </w:r>
    </w:p>
  </w:comment>
  <w:comment w:id="51" w:author="Ina Drabløs [2]" w:date="2025-04-04T14:30:00Z" w:initials="ID">
    <w:p w14:paraId="5A01EEFE" w14:textId="77777777" w:rsidR="008852D6" w:rsidRDefault="008852D6" w:rsidP="008852D6">
      <w:r>
        <w:rPr>
          <w:rStyle w:val="CommentReference"/>
        </w:rPr>
        <w:annotationRef/>
      </w:r>
      <w:r>
        <w:rPr>
          <w:sz w:val="20"/>
          <w:szCs w:val="20"/>
        </w:rPr>
        <w:t>Not necessarily the best way to rewrite this, but your original sentence was slightly repetitive so make some adjustments</w:t>
      </w:r>
    </w:p>
  </w:comment>
  <w:comment w:id="72" w:author="Ina Drabløs" w:date="2025-04-03T13:21:00Z" w:initials="ID">
    <w:p w14:paraId="6980DEB0" w14:textId="662E71E6" w:rsidR="00573D67" w:rsidRDefault="00573D67" w:rsidP="00573D67">
      <w:pPr>
        <w:pStyle w:val="CommentText"/>
      </w:pPr>
      <w:r>
        <w:rPr>
          <w:rStyle w:val="CommentReference"/>
        </w:rPr>
        <w:annotationRef/>
      </w:r>
      <w:r>
        <w:t>If only mentioned in figure text before - also write out the first occurence in text</w:t>
      </w:r>
    </w:p>
  </w:comment>
  <w:comment w:id="87" w:author="Ina Drabløs" w:date="2025-04-03T13:37:00Z" w:initials="ID">
    <w:p w14:paraId="70F3DA92" w14:textId="77777777" w:rsidR="00226F37" w:rsidRDefault="00226F37" w:rsidP="00226F37">
      <w:pPr>
        <w:pStyle w:val="CommentText"/>
      </w:pPr>
      <w:r>
        <w:rPr>
          <w:rStyle w:val="CommentReference"/>
        </w:rPr>
        <w:annotationRef/>
      </w:r>
      <w:r>
        <w:t xml:space="preserve">I think you could benefit from a few more ”introductory” sentences here - establishing that this also pertains to adolescents with OCD, which age range is considered as adolescence (if not here, then at an earlier point), and that these are structural deviations when comparing adolescents with OCD to those without OCD(?) - basically if the developmental trajectories of different brain volumes/tissues/measurements are different. </w:t>
      </w:r>
      <w:r>
        <w:br/>
      </w:r>
      <w:r>
        <w:br/>
        <w:t>Also think about whether to stick with terms such as ”reductions” or ”increased”, or rather describing it as ”smaller/larger thickness/volumes” (do you know if the cortical thickness is actually decreasing in size, or simply that the cortical thickness is smaller than the average adolescent?)</w:t>
      </w:r>
    </w:p>
  </w:comment>
  <w:comment w:id="88" w:author="Ina Drabløs [2]" w:date="2025-04-04T14:35:00Z" w:initials="ID">
    <w:p w14:paraId="477BFDB3" w14:textId="77777777" w:rsidR="009E4060" w:rsidRDefault="009E4060" w:rsidP="009E4060">
      <w:r>
        <w:rPr>
          <w:rStyle w:val="CommentReference"/>
        </w:rPr>
        <w:annotationRef/>
      </w:r>
      <w:r>
        <w:rPr>
          <w:sz w:val="20"/>
          <w:szCs w:val="20"/>
        </w:rPr>
        <w:t>Again, consider whether this is the most accurate term</w:t>
      </w:r>
    </w:p>
  </w:comment>
  <w:comment w:id="89" w:author="Ina Drabløs [2]" w:date="2025-04-04T14:36:00Z" w:initials="ID">
    <w:p w14:paraId="753AFE58" w14:textId="77777777" w:rsidR="009E4060" w:rsidRDefault="009E4060" w:rsidP="009E4060">
      <w:r>
        <w:rPr>
          <w:rStyle w:val="CommentReference"/>
        </w:rPr>
        <w:annotationRef/>
      </w:r>
      <w:r>
        <w:rPr>
          <w:sz w:val="20"/>
          <w:szCs w:val="20"/>
        </w:rPr>
        <w:t>again, maybe larger instead?</w:t>
      </w:r>
    </w:p>
  </w:comment>
  <w:comment w:id="90" w:author="Ina Drabløs [2]" w:date="2025-04-04T14:38:00Z" w:initials="ID">
    <w:p w14:paraId="1395D908" w14:textId="77777777" w:rsidR="003D47A1" w:rsidRDefault="003D47A1" w:rsidP="003D47A1">
      <w:r>
        <w:rPr>
          <w:rStyle w:val="CommentReference"/>
        </w:rPr>
        <w:annotationRef/>
      </w:r>
      <w:r>
        <w:rPr>
          <w:sz w:val="20"/>
          <w:szCs w:val="20"/>
        </w:rPr>
        <w:t>The thalamus is also a subcortical structure but mentioned above</w:t>
      </w:r>
    </w:p>
  </w:comment>
  <w:comment w:id="95" w:author="Ina Drabløs" w:date="2025-04-03T13:40:00Z" w:initials="ID">
    <w:p w14:paraId="07DC1D49" w14:textId="5F557127" w:rsidR="00226F37" w:rsidRDefault="00226F37" w:rsidP="00226F37">
      <w:pPr>
        <w:pStyle w:val="CommentText"/>
      </w:pPr>
      <w:r>
        <w:rPr>
          <w:rStyle w:val="CommentReference"/>
        </w:rPr>
        <w:annotationRef/>
      </w:r>
      <w:r>
        <w:t>Younger as in adolescents? or children or young adults?</w:t>
      </w:r>
    </w:p>
  </w:comment>
  <w:comment w:id="96" w:author="Margrete Soya Heimvik" w:date="2025-04-10T17:58:00Z" w:initials="MH">
    <w:p w14:paraId="607A3DEF" w14:textId="77777777" w:rsidR="002E6FFB" w:rsidRDefault="002E6FFB" w:rsidP="002E6FFB">
      <w:r>
        <w:rPr>
          <w:rStyle w:val="CommentReference"/>
        </w:rPr>
        <w:annotationRef/>
      </w:r>
      <w:r>
        <w:rPr>
          <w:color w:val="000000"/>
          <w:sz w:val="20"/>
          <w:szCs w:val="20"/>
        </w:rPr>
        <w:t xml:space="preserve">Introduce medications </w:t>
      </w:r>
    </w:p>
  </w:comment>
  <w:comment w:id="98" w:author="Ina Drabløs [2]" w:date="2025-04-04T14:42:00Z" w:initials="ID">
    <w:p w14:paraId="11F06CCA" w14:textId="03C5E540" w:rsidR="008103F1" w:rsidRDefault="008103F1" w:rsidP="008103F1">
      <w:r>
        <w:rPr>
          <w:rStyle w:val="CommentReference"/>
        </w:rPr>
        <w:annotationRef/>
      </w:r>
      <w:r>
        <w:rPr>
          <w:sz w:val="20"/>
          <w:szCs w:val="20"/>
        </w:rPr>
        <w:t>Include in reference list</w:t>
      </w:r>
    </w:p>
  </w:comment>
  <w:comment w:id="99" w:author="Ina Drabløs [2]" w:date="2025-04-04T14:44:00Z" w:initials="ID">
    <w:p w14:paraId="63B81FCE" w14:textId="77777777" w:rsidR="008103F1" w:rsidRDefault="008103F1" w:rsidP="008103F1">
      <w:r>
        <w:rPr>
          <w:rStyle w:val="CommentReference"/>
        </w:rPr>
        <w:annotationRef/>
      </w:r>
      <w:r>
        <w:rPr>
          <w:sz w:val="20"/>
          <w:szCs w:val="20"/>
        </w:rPr>
        <w:t xml:space="preserve">Might be redundant, this has already been stated across the sentences above. </w:t>
      </w:r>
    </w:p>
  </w:comment>
  <w:comment w:id="105" w:author="Ina Drabløs [2]" w:date="2025-04-04T14:49:00Z" w:initials="ID">
    <w:p w14:paraId="315C6ADF" w14:textId="77777777" w:rsidR="00ED3F59" w:rsidRDefault="00ED3F59" w:rsidP="00ED3F59">
      <w:r>
        <w:rPr>
          <w:rStyle w:val="CommentReference"/>
        </w:rPr>
        <w:annotationRef/>
      </w:r>
      <w:r>
        <w:rPr>
          <w:sz w:val="20"/>
          <w:szCs w:val="20"/>
        </w:rPr>
        <w:t>as in the psychological functioning of babies? Or do you mean young children? Or babies psychosocial functioning/development?</w:t>
      </w:r>
    </w:p>
  </w:comment>
  <w:comment w:id="107" w:author="Ina Drabløs [2]" w:date="2025-04-04T14:51:00Z" w:initials="ID">
    <w:p w14:paraId="61BB1BEB" w14:textId="77777777" w:rsidR="00E35390" w:rsidRDefault="00ED3F59" w:rsidP="00E35390">
      <w:r>
        <w:rPr>
          <w:rStyle w:val="CommentReference"/>
        </w:rPr>
        <w:annotationRef/>
      </w:r>
      <w:r w:rsidR="00E35390">
        <w:rPr>
          <w:sz w:val="20"/>
          <w:szCs w:val="20"/>
        </w:rPr>
        <w:t>Everything under here is not within my expertise so Øystein should probably have a closer look, but I have made a few comments that might(?) be helpful. In my opinion, your paragraphs here are good!</w:t>
      </w:r>
    </w:p>
  </w:comment>
  <w:comment w:id="112" w:author="Ina Drabløs [2]" w:date="2025-04-04T14:56:00Z" w:initials="ID">
    <w:p w14:paraId="57B47284" w14:textId="03988E8B" w:rsidR="000E1E95" w:rsidRDefault="000E1E95" w:rsidP="000E1E95">
      <w:r>
        <w:rPr>
          <w:rStyle w:val="CommentReference"/>
        </w:rPr>
        <w:annotationRef/>
      </w:r>
      <w:r>
        <w:rPr>
          <w:sz w:val="20"/>
          <w:szCs w:val="20"/>
        </w:rPr>
        <w:t xml:space="preserve">Machine learning in neuroscience in general, or SLT or predictive modeling? </w:t>
      </w:r>
    </w:p>
    <w:p w14:paraId="409A0DD1" w14:textId="77777777" w:rsidR="000E1E95" w:rsidRDefault="000E1E95" w:rsidP="000E1E95"/>
    <w:p w14:paraId="4B970925" w14:textId="77777777" w:rsidR="000E1E95" w:rsidRDefault="000E1E95" w:rsidP="000E1E95">
      <w:r>
        <w:rPr>
          <w:sz w:val="20"/>
          <w:szCs w:val="20"/>
        </w:rPr>
        <w:t>You start with something more general (SLT/machine learning), then narrow it to supervised learning, then back to machine learning - a little confusing</w:t>
      </w:r>
    </w:p>
  </w:comment>
  <w:comment w:id="116" w:author="Ina Drabløs [2]" w:date="2025-04-04T15:39:00Z" w:initials="ID">
    <w:p w14:paraId="718AAF7F" w14:textId="77777777" w:rsidR="005B22CF" w:rsidRDefault="005B22CF" w:rsidP="005B22CF">
      <w:r>
        <w:rPr>
          <w:rStyle w:val="CommentReference"/>
        </w:rPr>
        <w:annotationRef/>
      </w:r>
      <w:r>
        <w:rPr>
          <w:sz w:val="20"/>
          <w:szCs w:val="20"/>
        </w:rPr>
        <w:t>Great figure!</w:t>
      </w:r>
    </w:p>
  </w:comment>
  <w:comment w:id="117" w:author="Ina Drabløs [2]" w:date="2025-04-04T15:40:00Z" w:initials="ID">
    <w:p w14:paraId="514B261D" w14:textId="77777777" w:rsidR="005B22CF" w:rsidRDefault="005B22CF" w:rsidP="005B22CF">
      <w:r>
        <w:rPr>
          <w:rStyle w:val="CommentReference"/>
        </w:rPr>
        <w:annotationRef/>
      </w:r>
      <w:r>
        <w:rPr>
          <w:sz w:val="20"/>
          <w:szCs w:val="20"/>
        </w:rPr>
        <w:t>consider short definition</w:t>
      </w:r>
    </w:p>
  </w:comment>
  <w:comment w:id="119" w:author="Ina Drabløs [2]" w:date="2025-04-04T15:44:00Z" w:initials="ID">
    <w:p w14:paraId="79F1D060" w14:textId="77777777" w:rsidR="005B22CF" w:rsidRDefault="005B22CF" w:rsidP="005B22CF">
      <w:r>
        <w:rPr>
          <w:rStyle w:val="CommentReference"/>
        </w:rPr>
        <w:annotationRef/>
      </w:r>
      <w:r>
        <w:rPr>
          <w:sz w:val="20"/>
          <w:szCs w:val="20"/>
        </w:rPr>
        <w:t>also a good figure - these are simple and informative!</w:t>
      </w:r>
    </w:p>
  </w:comment>
  <w:comment w:id="120"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121" w:author="Ina Drabløs [2]" w:date="2025-04-04T15:47:00Z" w:initials="ID">
    <w:p w14:paraId="46D8DD9B" w14:textId="77777777" w:rsidR="005B22CF" w:rsidRDefault="005B22CF" w:rsidP="005B22CF">
      <w:r>
        <w:rPr>
          <w:rStyle w:val="CommentReference"/>
        </w:rPr>
        <w:annotationRef/>
      </w:r>
      <w:r>
        <w:rPr>
          <w:sz w:val="20"/>
          <w:szCs w:val="20"/>
        </w:rPr>
        <w:t>Don’t think this has been explaned/defined either?</w:t>
      </w:r>
    </w:p>
  </w:comment>
  <w:comment w:id="122"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123"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126"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127" w:author="Ina Drabløs [2]" w:date="2025-04-04T15:56:00Z" w:initials="ID">
    <w:p w14:paraId="07A3FC3B" w14:textId="77777777" w:rsidR="00112991" w:rsidRDefault="00112991" w:rsidP="00112991">
      <w:r>
        <w:rPr>
          <w:rStyle w:val="CommentReference"/>
        </w:rPr>
        <w:annotationRef/>
      </w:r>
      <w:r>
        <w:rPr>
          <w:sz w:val="20"/>
          <w:szCs w:val="20"/>
        </w:rPr>
        <w:t>This paragraph is great!</w:t>
      </w:r>
    </w:p>
  </w:comment>
  <w:comment w:id="141" w:author="Margrete Soya Heimvik" w:date="2025-04-11T09:49:00Z" w:initials="MH">
    <w:p w14:paraId="4BFFA252" w14:textId="77777777" w:rsidR="005817F5" w:rsidRDefault="00263C91" w:rsidP="005817F5">
      <w:r>
        <w:rPr>
          <w:rStyle w:val="CommentReference"/>
        </w:rPr>
        <w:annotationRef/>
      </w:r>
      <w:r w:rsidR="005817F5">
        <w:rPr>
          <w:sz w:val="20"/>
          <w:szCs w:val="20"/>
        </w:rPr>
        <w:t>Cut down? but idk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Ex w15:paraId="38C61559" w15:paraIdParent="1539E8E0" w15:done="0"/>
  <w15:commentEx w15:paraId="29798D7D" w15:done="0"/>
  <w15:commentEx w15:paraId="7BAC839F" w15:done="0"/>
  <w15:commentEx w15:paraId="1C6B2100" w15:done="0"/>
  <w15:commentEx w15:paraId="11263095" w15:done="0"/>
  <w15:commentEx w15:paraId="6269E2BA" w15:done="0"/>
  <w15:commentEx w15:paraId="66B895A5" w15:done="0"/>
  <w15:commentEx w15:paraId="021830EB" w15:done="0"/>
  <w15:commentEx w15:paraId="04F56B39" w15:done="0"/>
  <w15:commentEx w15:paraId="5A01EEFE" w15:done="0"/>
  <w15:commentEx w15:paraId="6980DEB0" w15:done="0"/>
  <w15:commentEx w15:paraId="70F3DA92" w15:done="0"/>
  <w15:commentEx w15:paraId="477BFDB3" w15:done="0"/>
  <w15:commentEx w15:paraId="753AFE58" w15:done="0"/>
  <w15:commentEx w15:paraId="1395D908" w15:done="0"/>
  <w15:commentEx w15:paraId="07DC1D49" w15:done="0"/>
  <w15:commentEx w15:paraId="607A3DEF" w15:done="0"/>
  <w15:commentEx w15:paraId="11F06CCA" w15:done="0"/>
  <w15:commentEx w15:paraId="63B81FCE" w15:done="0"/>
  <w15:commentEx w15:paraId="315C6ADF" w15:done="0"/>
  <w15:commentEx w15:paraId="61BB1BEB" w15:done="0"/>
  <w15:commentEx w15:paraId="4B970925" w15:done="0"/>
  <w15:commentEx w15:paraId="718AAF7F" w15:done="0"/>
  <w15:commentEx w15:paraId="514B261D" w15:done="0"/>
  <w15:commentEx w15:paraId="79F1D060" w15:done="0"/>
  <w15:commentEx w15:paraId="03954571" w15:done="0"/>
  <w15:commentEx w15:paraId="46D8DD9B" w15:done="0"/>
  <w15:commentEx w15:paraId="22291567" w15:done="0"/>
  <w15:commentEx w15:paraId="665A2131" w15:done="0"/>
  <w15:commentEx w15:paraId="63ADD95C" w15:done="0"/>
  <w15:commentEx w15:paraId="07A3FC3B" w15:done="0"/>
  <w15:commentEx w15:paraId="4BFFA2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Extensible w16cex:durableId="333B4D1A" w16cex:dateUtc="2025-04-06T15:59:00Z"/>
  <w16cex:commentExtensible w16cex:durableId="04A66863" w16cex:dateUtc="2025-04-03T10:07:00Z"/>
  <w16cex:commentExtensible w16cex:durableId="044366EC" w16cex:dateUtc="2025-04-03T10:22:00Z"/>
  <w16cex:commentExtensible w16cex:durableId="3D3F0629" w16cex:dateUtc="2025-04-03T10:28:00Z"/>
  <w16cex:commentExtensible w16cex:durableId="4F24B7B8" w16cex:dateUtc="2025-04-04T07:51:00Z"/>
  <w16cex:commentExtensible w16cex:durableId="4EE9AE50" w16cex:dateUtc="2025-04-04T07:52:00Z"/>
  <w16cex:commentExtensible w16cex:durableId="4A2D6F06" w16cex:dateUtc="2025-04-03T10:56:00Z"/>
  <w16cex:commentExtensible w16cex:durableId="65BAA0EA" w16cex:dateUtc="2025-04-04T12:20:00Z"/>
  <w16cex:commentExtensible w16cex:durableId="65FA7C78" w16cex:dateUtc="2025-04-03T11:10:00Z"/>
  <w16cex:commentExtensible w16cex:durableId="37D61035" w16cex:dateUtc="2025-04-04T12:30:00Z"/>
  <w16cex:commentExtensible w16cex:durableId="7F4FB8B5" w16cex:dateUtc="2025-04-03T11:21:00Z"/>
  <w16cex:commentExtensible w16cex:durableId="5481D347" w16cex:dateUtc="2025-04-03T11:37:00Z"/>
  <w16cex:commentExtensible w16cex:durableId="16FBEBAB" w16cex:dateUtc="2025-04-04T12:35:00Z"/>
  <w16cex:commentExtensible w16cex:durableId="06CDEBCA" w16cex:dateUtc="2025-04-04T12:36:00Z"/>
  <w16cex:commentExtensible w16cex:durableId="67C27731" w16cex:dateUtc="2025-04-04T12:38:00Z"/>
  <w16cex:commentExtensible w16cex:durableId="66BFA36F" w16cex:dateUtc="2025-04-03T11:40:00Z"/>
  <w16cex:commentExtensible w16cex:durableId="63983EF3" w16cex:dateUtc="2025-04-10T15:58:00Z"/>
  <w16cex:commentExtensible w16cex:durableId="154E8721" w16cex:dateUtc="2025-04-04T12:42:00Z"/>
  <w16cex:commentExtensible w16cex:durableId="57D0A559" w16cex:dateUtc="2025-04-04T12:44:00Z"/>
  <w16cex:commentExtensible w16cex:durableId="19FAAAD4" w16cex:dateUtc="2025-04-04T12:49:00Z"/>
  <w16cex:commentExtensible w16cex:durableId="5BC12C4F" w16cex:dateUtc="2025-04-04T12:51:00Z"/>
  <w16cex:commentExtensible w16cex:durableId="1D427ECD" w16cex:dateUtc="2025-04-04T12:56:00Z"/>
  <w16cex:commentExtensible w16cex:durableId="0849C600" w16cex:dateUtc="2025-04-04T13:39:00Z"/>
  <w16cex:commentExtensible w16cex:durableId="4477B0A6" w16cex:dateUtc="2025-04-04T13:40:00Z"/>
  <w16cex:commentExtensible w16cex:durableId="7A4857C4" w16cex:dateUtc="2025-04-04T13:44:00Z"/>
  <w16cex:commentExtensible w16cex:durableId="2974332D" w16cex:dateUtc="2025-04-04T13:46:00Z"/>
  <w16cex:commentExtensible w16cex:durableId="52703B10" w16cex:dateUtc="2025-04-04T13:47:00Z"/>
  <w16cex:commentExtensible w16cex:durableId="19A2D1E4" w16cex:dateUtc="2025-04-04T13:49:00Z"/>
  <w16cex:commentExtensible w16cex:durableId="701FBD60" w16cex:dateUtc="2025-04-04T13:51:00Z"/>
  <w16cex:commentExtensible w16cex:durableId="3D33EBD9" w16cex:dateUtc="2025-04-04T13:54:00Z"/>
  <w16cex:commentExtensible w16cex:durableId="2AF099B3" w16cex:dateUtc="2025-04-04T13:56:00Z"/>
  <w16cex:commentExtensible w16cex:durableId="6A984C00" w16cex:dateUtc="2025-04-11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Id w16cid:paraId="38C61559" w16cid:durableId="333B4D1A"/>
  <w16cid:commentId w16cid:paraId="29798D7D" w16cid:durableId="04A66863"/>
  <w16cid:commentId w16cid:paraId="7BAC839F" w16cid:durableId="044366EC"/>
  <w16cid:commentId w16cid:paraId="1C6B2100" w16cid:durableId="3D3F0629"/>
  <w16cid:commentId w16cid:paraId="11263095" w16cid:durableId="4F24B7B8"/>
  <w16cid:commentId w16cid:paraId="6269E2BA" w16cid:durableId="4EE9AE50"/>
  <w16cid:commentId w16cid:paraId="66B895A5" w16cid:durableId="4A2D6F06"/>
  <w16cid:commentId w16cid:paraId="021830EB" w16cid:durableId="65BAA0EA"/>
  <w16cid:commentId w16cid:paraId="04F56B39" w16cid:durableId="65FA7C78"/>
  <w16cid:commentId w16cid:paraId="5A01EEFE" w16cid:durableId="37D61035"/>
  <w16cid:commentId w16cid:paraId="6980DEB0" w16cid:durableId="7F4FB8B5"/>
  <w16cid:commentId w16cid:paraId="70F3DA92" w16cid:durableId="5481D347"/>
  <w16cid:commentId w16cid:paraId="477BFDB3" w16cid:durableId="16FBEBAB"/>
  <w16cid:commentId w16cid:paraId="753AFE58" w16cid:durableId="06CDEBCA"/>
  <w16cid:commentId w16cid:paraId="1395D908" w16cid:durableId="67C27731"/>
  <w16cid:commentId w16cid:paraId="07DC1D49" w16cid:durableId="66BFA36F"/>
  <w16cid:commentId w16cid:paraId="607A3DEF" w16cid:durableId="63983EF3"/>
  <w16cid:commentId w16cid:paraId="11F06CCA" w16cid:durableId="154E8721"/>
  <w16cid:commentId w16cid:paraId="63B81FCE" w16cid:durableId="57D0A559"/>
  <w16cid:commentId w16cid:paraId="315C6ADF" w16cid:durableId="19FAAAD4"/>
  <w16cid:commentId w16cid:paraId="61BB1BEB" w16cid:durableId="5BC12C4F"/>
  <w16cid:commentId w16cid:paraId="4B970925" w16cid:durableId="1D427ECD"/>
  <w16cid:commentId w16cid:paraId="718AAF7F" w16cid:durableId="0849C600"/>
  <w16cid:commentId w16cid:paraId="514B261D" w16cid:durableId="4477B0A6"/>
  <w16cid:commentId w16cid:paraId="79F1D060" w16cid:durableId="7A4857C4"/>
  <w16cid:commentId w16cid:paraId="03954571" w16cid:durableId="2974332D"/>
  <w16cid:commentId w16cid:paraId="46D8DD9B" w16cid:durableId="52703B10"/>
  <w16cid:commentId w16cid:paraId="22291567" w16cid:durableId="19A2D1E4"/>
  <w16cid:commentId w16cid:paraId="665A2131" w16cid:durableId="701FBD60"/>
  <w16cid:commentId w16cid:paraId="63ADD95C" w16cid:durableId="3D33EBD9"/>
  <w16cid:commentId w16cid:paraId="07A3FC3B" w16cid:durableId="2AF099B3"/>
  <w16cid:commentId w16cid:paraId="4BFFA252" w16cid:durableId="6A984C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33C5C9" w14:textId="77777777" w:rsidR="0005448F" w:rsidRDefault="0005448F" w:rsidP="000314D7">
      <w:r>
        <w:separator/>
      </w:r>
    </w:p>
  </w:endnote>
  <w:endnote w:type="continuationSeparator" w:id="0">
    <w:p w14:paraId="1A069F35" w14:textId="77777777" w:rsidR="0005448F" w:rsidRDefault="0005448F"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25C87B" w14:textId="77777777" w:rsidR="0005448F" w:rsidRDefault="0005448F" w:rsidP="000314D7">
      <w:r>
        <w:separator/>
      </w:r>
    </w:p>
  </w:footnote>
  <w:footnote w:type="continuationSeparator" w:id="0">
    <w:p w14:paraId="12B01AAE" w14:textId="77777777" w:rsidR="0005448F" w:rsidRDefault="0005448F"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685672"/>
    <w:multiLevelType w:val="multilevel"/>
    <w:tmpl w:val="4B28C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6C0466"/>
    <w:multiLevelType w:val="multilevel"/>
    <w:tmpl w:val="E4D2E8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667F83"/>
    <w:multiLevelType w:val="multilevel"/>
    <w:tmpl w:val="4C5A9F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8155F"/>
    <w:multiLevelType w:val="hybridMultilevel"/>
    <w:tmpl w:val="9B48C038"/>
    <w:lvl w:ilvl="0" w:tplc="39E0BCC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C367F"/>
    <w:multiLevelType w:val="hybridMultilevel"/>
    <w:tmpl w:val="E098C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427072"/>
    <w:multiLevelType w:val="multilevel"/>
    <w:tmpl w:val="200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8A5D72"/>
    <w:multiLevelType w:val="multilevel"/>
    <w:tmpl w:val="2C400B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38978EF"/>
    <w:multiLevelType w:val="hybridMultilevel"/>
    <w:tmpl w:val="6494F8D4"/>
    <w:lvl w:ilvl="0" w:tplc="39E0BCC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F427EB"/>
    <w:multiLevelType w:val="multilevel"/>
    <w:tmpl w:val="16F8A7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E41E96"/>
    <w:multiLevelType w:val="multilevel"/>
    <w:tmpl w:val="31A02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8E64CD"/>
    <w:multiLevelType w:val="multilevel"/>
    <w:tmpl w:val="AE821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5269A9"/>
    <w:multiLevelType w:val="hybridMultilevel"/>
    <w:tmpl w:val="839A0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9713C70"/>
    <w:multiLevelType w:val="multilevel"/>
    <w:tmpl w:val="C89CA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6E2CEB"/>
    <w:multiLevelType w:val="multilevel"/>
    <w:tmpl w:val="FA36A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0A0CAF"/>
    <w:multiLevelType w:val="multilevel"/>
    <w:tmpl w:val="81808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3E44CF"/>
    <w:multiLevelType w:val="multilevel"/>
    <w:tmpl w:val="12A48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EE258FF"/>
    <w:multiLevelType w:val="multilevel"/>
    <w:tmpl w:val="EAA680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C74073"/>
    <w:multiLevelType w:val="multilevel"/>
    <w:tmpl w:val="5DF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B0F65C5"/>
    <w:multiLevelType w:val="multilevel"/>
    <w:tmpl w:val="0674F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2C3748D"/>
    <w:multiLevelType w:val="multilevel"/>
    <w:tmpl w:val="2E3E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FE07808"/>
    <w:multiLevelType w:val="hybridMultilevel"/>
    <w:tmpl w:val="471C6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0673051">
    <w:abstractNumId w:val="38"/>
  </w:num>
  <w:num w:numId="2" w16cid:durableId="49116651">
    <w:abstractNumId w:val="45"/>
  </w:num>
  <w:num w:numId="3" w16cid:durableId="917128964">
    <w:abstractNumId w:val="46"/>
  </w:num>
  <w:num w:numId="4" w16cid:durableId="1421178754">
    <w:abstractNumId w:val="43"/>
  </w:num>
  <w:num w:numId="5" w16cid:durableId="466169287">
    <w:abstractNumId w:val="36"/>
  </w:num>
  <w:num w:numId="6" w16cid:durableId="915821295">
    <w:abstractNumId w:val="27"/>
  </w:num>
  <w:num w:numId="7" w16cid:durableId="101146351">
    <w:abstractNumId w:val="10"/>
  </w:num>
  <w:num w:numId="8" w16cid:durableId="75716019">
    <w:abstractNumId w:val="5"/>
  </w:num>
  <w:num w:numId="9" w16cid:durableId="1999993435">
    <w:abstractNumId w:val="40"/>
  </w:num>
  <w:num w:numId="10" w16cid:durableId="1628970331">
    <w:abstractNumId w:val="35"/>
  </w:num>
  <w:num w:numId="11" w16cid:durableId="1148938673">
    <w:abstractNumId w:val="3"/>
  </w:num>
  <w:num w:numId="12" w16cid:durableId="1755079919">
    <w:abstractNumId w:val="37"/>
  </w:num>
  <w:num w:numId="13" w16cid:durableId="1851486757">
    <w:abstractNumId w:val="16"/>
  </w:num>
  <w:num w:numId="14" w16cid:durableId="1411192856">
    <w:abstractNumId w:val="41"/>
  </w:num>
  <w:num w:numId="15" w16cid:durableId="1105417321">
    <w:abstractNumId w:val="4"/>
  </w:num>
  <w:num w:numId="16" w16cid:durableId="1557008603">
    <w:abstractNumId w:val="26"/>
  </w:num>
  <w:num w:numId="17" w16cid:durableId="2030329127">
    <w:abstractNumId w:val="30"/>
  </w:num>
  <w:num w:numId="18" w16cid:durableId="1192845146">
    <w:abstractNumId w:val="48"/>
  </w:num>
  <w:num w:numId="19" w16cid:durableId="839197748">
    <w:abstractNumId w:val="32"/>
  </w:num>
  <w:num w:numId="20" w16cid:durableId="1734427201">
    <w:abstractNumId w:val="50"/>
  </w:num>
  <w:num w:numId="21" w16cid:durableId="554387785">
    <w:abstractNumId w:val="0"/>
  </w:num>
  <w:num w:numId="22" w16cid:durableId="1768308593">
    <w:abstractNumId w:val="24"/>
  </w:num>
  <w:num w:numId="23" w16cid:durableId="179315705">
    <w:abstractNumId w:val="22"/>
  </w:num>
  <w:num w:numId="24" w16cid:durableId="499658570">
    <w:abstractNumId w:val="11"/>
  </w:num>
  <w:num w:numId="25" w16cid:durableId="1312909142">
    <w:abstractNumId w:val="49"/>
  </w:num>
  <w:num w:numId="26" w16cid:durableId="1153720906">
    <w:abstractNumId w:val="47"/>
  </w:num>
  <w:num w:numId="27" w16cid:durableId="182742819">
    <w:abstractNumId w:val="15"/>
  </w:num>
  <w:num w:numId="28" w16cid:durableId="725684271">
    <w:abstractNumId w:val="21"/>
  </w:num>
  <w:num w:numId="29" w16cid:durableId="1620603098">
    <w:abstractNumId w:val="19"/>
  </w:num>
  <w:num w:numId="30" w16cid:durableId="1936016581">
    <w:abstractNumId w:val="12"/>
  </w:num>
  <w:num w:numId="31" w16cid:durableId="2070109407">
    <w:abstractNumId w:val="18"/>
  </w:num>
  <w:num w:numId="32" w16cid:durableId="1897005399">
    <w:abstractNumId w:val="39"/>
  </w:num>
  <w:num w:numId="33" w16cid:durableId="1401906815">
    <w:abstractNumId w:val="31"/>
  </w:num>
  <w:num w:numId="34" w16cid:durableId="1719165843">
    <w:abstractNumId w:val="25"/>
  </w:num>
  <w:num w:numId="35" w16cid:durableId="1950619075">
    <w:abstractNumId w:val="8"/>
  </w:num>
  <w:num w:numId="36" w16cid:durableId="884213997">
    <w:abstractNumId w:val="42"/>
  </w:num>
  <w:num w:numId="37" w16cid:durableId="1967080626">
    <w:abstractNumId w:val="33"/>
  </w:num>
  <w:num w:numId="38" w16cid:durableId="17897513">
    <w:abstractNumId w:val="2"/>
  </w:num>
  <w:num w:numId="39" w16cid:durableId="206840516">
    <w:abstractNumId w:val="6"/>
  </w:num>
  <w:num w:numId="40" w16cid:durableId="1922252696">
    <w:abstractNumId w:val="34"/>
  </w:num>
  <w:num w:numId="41" w16cid:durableId="816608727">
    <w:abstractNumId w:val="13"/>
  </w:num>
  <w:num w:numId="42" w16cid:durableId="1645740151">
    <w:abstractNumId w:val="17"/>
  </w:num>
  <w:num w:numId="43" w16cid:durableId="1858883751">
    <w:abstractNumId w:val="23"/>
  </w:num>
  <w:num w:numId="44" w16cid:durableId="1971395727">
    <w:abstractNumId w:val="9"/>
  </w:num>
  <w:num w:numId="45" w16cid:durableId="561139736">
    <w:abstractNumId w:val="29"/>
  </w:num>
  <w:num w:numId="46" w16cid:durableId="1812551897">
    <w:abstractNumId w:val="44"/>
  </w:num>
  <w:num w:numId="47" w16cid:durableId="523175057">
    <w:abstractNumId w:val="28"/>
  </w:num>
  <w:num w:numId="48" w16cid:durableId="553546175">
    <w:abstractNumId w:val="51"/>
  </w:num>
  <w:num w:numId="49" w16cid:durableId="498036740">
    <w:abstractNumId w:val="7"/>
  </w:num>
  <w:num w:numId="50" w16cid:durableId="843786402">
    <w:abstractNumId w:val="20"/>
  </w:num>
  <w:num w:numId="51" w16cid:durableId="2017802838">
    <w:abstractNumId w:val="14"/>
  </w:num>
  <w:num w:numId="52" w16cid:durableId="3556222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rson w15:author="Ina Drabløs [2]">
    <w15:presenceInfo w15:providerId="AD" w15:userId="S::inadra76@bhioslo.no::318a6dcc-5b41-4773-9aea-e6e35b61d3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48B9"/>
    <w:rsid w:val="00020E02"/>
    <w:rsid w:val="00020E0A"/>
    <w:rsid w:val="000314D7"/>
    <w:rsid w:val="00032C7B"/>
    <w:rsid w:val="00034179"/>
    <w:rsid w:val="00041548"/>
    <w:rsid w:val="000429F0"/>
    <w:rsid w:val="00043986"/>
    <w:rsid w:val="00043A03"/>
    <w:rsid w:val="00044472"/>
    <w:rsid w:val="000538FF"/>
    <w:rsid w:val="0005448F"/>
    <w:rsid w:val="00054872"/>
    <w:rsid w:val="00055355"/>
    <w:rsid w:val="000631DC"/>
    <w:rsid w:val="00064EF2"/>
    <w:rsid w:val="00065955"/>
    <w:rsid w:val="00065DC9"/>
    <w:rsid w:val="00070F09"/>
    <w:rsid w:val="000736E2"/>
    <w:rsid w:val="000740BF"/>
    <w:rsid w:val="000977E9"/>
    <w:rsid w:val="000A3B27"/>
    <w:rsid w:val="000C5DA4"/>
    <w:rsid w:val="000C7A52"/>
    <w:rsid w:val="000D1CCF"/>
    <w:rsid w:val="000D7147"/>
    <w:rsid w:val="000E1520"/>
    <w:rsid w:val="000E1E95"/>
    <w:rsid w:val="000E408D"/>
    <w:rsid w:val="000E5EBF"/>
    <w:rsid w:val="000F1FC7"/>
    <w:rsid w:val="000F487F"/>
    <w:rsid w:val="000F7E8F"/>
    <w:rsid w:val="001019BC"/>
    <w:rsid w:val="001103F8"/>
    <w:rsid w:val="00112991"/>
    <w:rsid w:val="00114589"/>
    <w:rsid w:val="001145A4"/>
    <w:rsid w:val="0011607E"/>
    <w:rsid w:val="00116889"/>
    <w:rsid w:val="00126CAD"/>
    <w:rsid w:val="00130116"/>
    <w:rsid w:val="0013016E"/>
    <w:rsid w:val="00133118"/>
    <w:rsid w:val="001501D3"/>
    <w:rsid w:val="00153638"/>
    <w:rsid w:val="00160711"/>
    <w:rsid w:val="00162758"/>
    <w:rsid w:val="0017038A"/>
    <w:rsid w:val="00172884"/>
    <w:rsid w:val="00175BEA"/>
    <w:rsid w:val="00187735"/>
    <w:rsid w:val="00192EBD"/>
    <w:rsid w:val="00195A4B"/>
    <w:rsid w:val="00197600"/>
    <w:rsid w:val="001A3F38"/>
    <w:rsid w:val="001A7696"/>
    <w:rsid w:val="001B19AE"/>
    <w:rsid w:val="001B2E22"/>
    <w:rsid w:val="001B3E4E"/>
    <w:rsid w:val="001B6AB5"/>
    <w:rsid w:val="001C3A5A"/>
    <w:rsid w:val="001C7DDF"/>
    <w:rsid w:val="001D002C"/>
    <w:rsid w:val="001D18C3"/>
    <w:rsid w:val="001D30A3"/>
    <w:rsid w:val="001E6C60"/>
    <w:rsid w:val="001F7D0D"/>
    <w:rsid w:val="00201BF6"/>
    <w:rsid w:val="002064A2"/>
    <w:rsid w:val="00207A9C"/>
    <w:rsid w:val="00207F5F"/>
    <w:rsid w:val="002107CD"/>
    <w:rsid w:val="00213ED3"/>
    <w:rsid w:val="0021536D"/>
    <w:rsid w:val="00222F2C"/>
    <w:rsid w:val="002231DD"/>
    <w:rsid w:val="00226F37"/>
    <w:rsid w:val="002438D6"/>
    <w:rsid w:val="00257FD8"/>
    <w:rsid w:val="0026337E"/>
    <w:rsid w:val="00263C91"/>
    <w:rsid w:val="00266014"/>
    <w:rsid w:val="00273564"/>
    <w:rsid w:val="00275714"/>
    <w:rsid w:val="00285782"/>
    <w:rsid w:val="00295915"/>
    <w:rsid w:val="002A33E0"/>
    <w:rsid w:val="002A428F"/>
    <w:rsid w:val="002A4E1A"/>
    <w:rsid w:val="002A68E0"/>
    <w:rsid w:val="002B0C5B"/>
    <w:rsid w:val="002B2D15"/>
    <w:rsid w:val="002C1E0C"/>
    <w:rsid w:val="002C5CFE"/>
    <w:rsid w:val="002E31DB"/>
    <w:rsid w:val="002E6E2B"/>
    <w:rsid w:val="002E6FFB"/>
    <w:rsid w:val="00300B4B"/>
    <w:rsid w:val="003023DC"/>
    <w:rsid w:val="00305246"/>
    <w:rsid w:val="0031455B"/>
    <w:rsid w:val="00314C83"/>
    <w:rsid w:val="00314F60"/>
    <w:rsid w:val="00315D9E"/>
    <w:rsid w:val="003205B4"/>
    <w:rsid w:val="00321101"/>
    <w:rsid w:val="003279D7"/>
    <w:rsid w:val="003310B9"/>
    <w:rsid w:val="0033211D"/>
    <w:rsid w:val="00334FF0"/>
    <w:rsid w:val="00335D6E"/>
    <w:rsid w:val="00346646"/>
    <w:rsid w:val="003500CE"/>
    <w:rsid w:val="003506F0"/>
    <w:rsid w:val="003538B3"/>
    <w:rsid w:val="0036021B"/>
    <w:rsid w:val="00366C25"/>
    <w:rsid w:val="00370B2D"/>
    <w:rsid w:val="0037152B"/>
    <w:rsid w:val="00371F45"/>
    <w:rsid w:val="003867A7"/>
    <w:rsid w:val="00395739"/>
    <w:rsid w:val="00397C98"/>
    <w:rsid w:val="003A5DF6"/>
    <w:rsid w:val="003A7206"/>
    <w:rsid w:val="003B0717"/>
    <w:rsid w:val="003B224D"/>
    <w:rsid w:val="003C4857"/>
    <w:rsid w:val="003D08ED"/>
    <w:rsid w:val="003D47A1"/>
    <w:rsid w:val="003D4A33"/>
    <w:rsid w:val="003D76F4"/>
    <w:rsid w:val="003E1D02"/>
    <w:rsid w:val="003E284C"/>
    <w:rsid w:val="003E6209"/>
    <w:rsid w:val="003F1AEF"/>
    <w:rsid w:val="00400DB2"/>
    <w:rsid w:val="00402897"/>
    <w:rsid w:val="00402F86"/>
    <w:rsid w:val="00406CA6"/>
    <w:rsid w:val="00406DE7"/>
    <w:rsid w:val="0041038D"/>
    <w:rsid w:val="004144B0"/>
    <w:rsid w:val="004144C1"/>
    <w:rsid w:val="00420854"/>
    <w:rsid w:val="00420A85"/>
    <w:rsid w:val="00422F2A"/>
    <w:rsid w:val="00427CEF"/>
    <w:rsid w:val="00430323"/>
    <w:rsid w:val="0043233E"/>
    <w:rsid w:val="00432702"/>
    <w:rsid w:val="00433338"/>
    <w:rsid w:val="00436572"/>
    <w:rsid w:val="00442511"/>
    <w:rsid w:val="0044407B"/>
    <w:rsid w:val="0045013C"/>
    <w:rsid w:val="00453B87"/>
    <w:rsid w:val="00456A1E"/>
    <w:rsid w:val="004624B7"/>
    <w:rsid w:val="004626DD"/>
    <w:rsid w:val="004800FA"/>
    <w:rsid w:val="0048335E"/>
    <w:rsid w:val="00485B2C"/>
    <w:rsid w:val="004864AF"/>
    <w:rsid w:val="00487738"/>
    <w:rsid w:val="00490BDA"/>
    <w:rsid w:val="004A4E1D"/>
    <w:rsid w:val="004A64D9"/>
    <w:rsid w:val="004A7304"/>
    <w:rsid w:val="004B4F24"/>
    <w:rsid w:val="004B7822"/>
    <w:rsid w:val="004C3AD7"/>
    <w:rsid w:val="004C7CC4"/>
    <w:rsid w:val="004D0BE8"/>
    <w:rsid w:val="004D12B7"/>
    <w:rsid w:val="004D5907"/>
    <w:rsid w:val="004F05B7"/>
    <w:rsid w:val="004F4026"/>
    <w:rsid w:val="004F6F8B"/>
    <w:rsid w:val="004F7A7F"/>
    <w:rsid w:val="00500226"/>
    <w:rsid w:val="00503C26"/>
    <w:rsid w:val="00504A34"/>
    <w:rsid w:val="0050526F"/>
    <w:rsid w:val="0051515F"/>
    <w:rsid w:val="00516FEA"/>
    <w:rsid w:val="00517FA8"/>
    <w:rsid w:val="0052087C"/>
    <w:rsid w:val="00521D27"/>
    <w:rsid w:val="00531398"/>
    <w:rsid w:val="005317AF"/>
    <w:rsid w:val="00531F27"/>
    <w:rsid w:val="00537010"/>
    <w:rsid w:val="00541CA3"/>
    <w:rsid w:val="00544786"/>
    <w:rsid w:val="00546AF5"/>
    <w:rsid w:val="00547996"/>
    <w:rsid w:val="0055735E"/>
    <w:rsid w:val="00560893"/>
    <w:rsid w:val="00561F91"/>
    <w:rsid w:val="005705FA"/>
    <w:rsid w:val="00573D67"/>
    <w:rsid w:val="005750EB"/>
    <w:rsid w:val="00577607"/>
    <w:rsid w:val="005817F5"/>
    <w:rsid w:val="0058440E"/>
    <w:rsid w:val="005864CB"/>
    <w:rsid w:val="0058705C"/>
    <w:rsid w:val="00587B7E"/>
    <w:rsid w:val="005A5B9E"/>
    <w:rsid w:val="005A64F2"/>
    <w:rsid w:val="005A6BD5"/>
    <w:rsid w:val="005B2082"/>
    <w:rsid w:val="005B22CF"/>
    <w:rsid w:val="005B2C12"/>
    <w:rsid w:val="005B2DB9"/>
    <w:rsid w:val="005B6AE6"/>
    <w:rsid w:val="005C13C9"/>
    <w:rsid w:val="005D0C3A"/>
    <w:rsid w:val="005D3D09"/>
    <w:rsid w:val="005D4164"/>
    <w:rsid w:val="005D7722"/>
    <w:rsid w:val="005F02A9"/>
    <w:rsid w:val="005F5D5D"/>
    <w:rsid w:val="005F6551"/>
    <w:rsid w:val="00600564"/>
    <w:rsid w:val="006008E8"/>
    <w:rsid w:val="00600B06"/>
    <w:rsid w:val="00604388"/>
    <w:rsid w:val="00631EE4"/>
    <w:rsid w:val="00636550"/>
    <w:rsid w:val="00637C48"/>
    <w:rsid w:val="006412E6"/>
    <w:rsid w:val="00644211"/>
    <w:rsid w:val="006457A3"/>
    <w:rsid w:val="00645C09"/>
    <w:rsid w:val="00652525"/>
    <w:rsid w:val="00654021"/>
    <w:rsid w:val="00656C0F"/>
    <w:rsid w:val="006623E6"/>
    <w:rsid w:val="00671342"/>
    <w:rsid w:val="006868D7"/>
    <w:rsid w:val="00695905"/>
    <w:rsid w:val="006A0DC3"/>
    <w:rsid w:val="006A5D84"/>
    <w:rsid w:val="006C410B"/>
    <w:rsid w:val="006D12D3"/>
    <w:rsid w:val="006E3BA0"/>
    <w:rsid w:val="006F4967"/>
    <w:rsid w:val="00714932"/>
    <w:rsid w:val="007175E0"/>
    <w:rsid w:val="00723A5E"/>
    <w:rsid w:val="0072533D"/>
    <w:rsid w:val="007270F6"/>
    <w:rsid w:val="007373E4"/>
    <w:rsid w:val="0073791D"/>
    <w:rsid w:val="00740D2D"/>
    <w:rsid w:val="007509D8"/>
    <w:rsid w:val="007519F6"/>
    <w:rsid w:val="007530AB"/>
    <w:rsid w:val="0075616E"/>
    <w:rsid w:val="00757B4B"/>
    <w:rsid w:val="007617CB"/>
    <w:rsid w:val="007623ED"/>
    <w:rsid w:val="0076774D"/>
    <w:rsid w:val="0077376F"/>
    <w:rsid w:val="007742C1"/>
    <w:rsid w:val="00776997"/>
    <w:rsid w:val="00777A42"/>
    <w:rsid w:val="007806BF"/>
    <w:rsid w:val="00785FD6"/>
    <w:rsid w:val="00790328"/>
    <w:rsid w:val="007A25CB"/>
    <w:rsid w:val="007A6798"/>
    <w:rsid w:val="007A69A2"/>
    <w:rsid w:val="007B3826"/>
    <w:rsid w:val="007C2308"/>
    <w:rsid w:val="007C2D59"/>
    <w:rsid w:val="007C540D"/>
    <w:rsid w:val="007C54EE"/>
    <w:rsid w:val="007E5622"/>
    <w:rsid w:val="007E67CF"/>
    <w:rsid w:val="007F0F62"/>
    <w:rsid w:val="007F4EE8"/>
    <w:rsid w:val="007F6AFA"/>
    <w:rsid w:val="008103F1"/>
    <w:rsid w:val="00814A70"/>
    <w:rsid w:val="008157C2"/>
    <w:rsid w:val="00816258"/>
    <w:rsid w:val="00820317"/>
    <w:rsid w:val="00821E53"/>
    <w:rsid w:val="00823910"/>
    <w:rsid w:val="00824E88"/>
    <w:rsid w:val="008313E5"/>
    <w:rsid w:val="008323F3"/>
    <w:rsid w:val="00834208"/>
    <w:rsid w:val="00834C20"/>
    <w:rsid w:val="00834FCC"/>
    <w:rsid w:val="008450EA"/>
    <w:rsid w:val="00847FA3"/>
    <w:rsid w:val="008511C9"/>
    <w:rsid w:val="00851784"/>
    <w:rsid w:val="00860970"/>
    <w:rsid w:val="00863E57"/>
    <w:rsid w:val="008717B8"/>
    <w:rsid w:val="00871F64"/>
    <w:rsid w:val="00875DCB"/>
    <w:rsid w:val="00876D6C"/>
    <w:rsid w:val="0087726B"/>
    <w:rsid w:val="008852D6"/>
    <w:rsid w:val="0089078D"/>
    <w:rsid w:val="008A3A7A"/>
    <w:rsid w:val="008A3EC4"/>
    <w:rsid w:val="008A42AE"/>
    <w:rsid w:val="008A57BD"/>
    <w:rsid w:val="008A6BFE"/>
    <w:rsid w:val="008B043F"/>
    <w:rsid w:val="008B2CDF"/>
    <w:rsid w:val="008B3EB6"/>
    <w:rsid w:val="008B4262"/>
    <w:rsid w:val="008B5171"/>
    <w:rsid w:val="008C0CD7"/>
    <w:rsid w:val="008C4F07"/>
    <w:rsid w:val="008C5551"/>
    <w:rsid w:val="008D1DCE"/>
    <w:rsid w:val="008D3C01"/>
    <w:rsid w:val="008D5CCB"/>
    <w:rsid w:val="008E0221"/>
    <w:rsid w:val="008E3EB3"/>
    <w:rsid w:val="008E488F"/>
    <w:rsid w:val="008E7BDD"/>
    <w:rsid w:val="008F04E8"/>
    <w:rsid w:val="008F439F"/>
    <w:rsid w:val="008F4548"/>
    <w:rsid w:val="009129F3"/>
    <w:rsid w:val="00913A4B"/>
    <w:rsid w:val="00942119"/>
    <w:rsid w:val="0095181D"/>
    <w:rsid w:val="009520BB"/>
    <w:rsid w:val="009550FB"/>
    <w:rsid w:val="009564E1"/>
    <w:rsid w:val="00964FE8"/>
    <w:rsid w:val="00970C9C"/>
    <w:rsid w:val="009768C9"/>
    <w:rsid w:val="009768E3"/>
    <w:rsid w:val="00981F6A"/>
    <w:rsid w:val="00982C6A"/>
    <w:rsid w:val="009838A7"/>
    <w:rsid w:val="00994931"/>
    <w:rsid w:val="00996B3F"/>
    <w:rsid w:val="009A58B4"/>
    <w:rsid w:val="009B0280"/>
    <w:rsid w:val="009B2BFB"/>
    <w:rsid w:val="009B6655"/>
    <w:rsid w:val="009B6DED"/>
    <w:rsid w:val="009C1375"/>
    <w:rsid w:val="009C15A1"/>
    <w:rsid w:val="009C16B4"/>
    <w:rsid w:val="009C1A73"/>
    <w:rsid w:val="009C4671"/>
    <w:rsid w:val="009C4AA5"/>
    <w:rsid w:val="009D3255"/>
    <w:rsid w:val="009D4C8C"/>
    <w:rsid w:val="009D758D"/>
    <w:rsid w:val="009E4060"/>
    <w:rsid w:val="009E755E"/>
    <w:rsid w:val="009F2910"/>
    <w:rsid w:val="00A01D23"/>
    <w:rsid w:val="00A04208"/>
    <w:rsid w:val="00A0729C"/>
    <w:rsid w:val="00A0783C"/>
    <w:rsid w:val="00A10AED"/>
    <w:rsid w:val="00A15FF9"/>
    <w:rsid w:val="00A2159E"/>
    <w:rsid w:val="00A25EEE"/>
    <w:rsid w:val="00A276A6"/>
    <w:rsid w:val="00A31557"/>
    <w:rsid w:val="00A347B5"/>
    <w:rsid w:val="00A35532"/>
    <w:rsid w:val="00A41421"/>
    <w:rsid w:val="00A55C9F"/>
    <w:rsid w:val="00A56301"/>
    <w:rsid w:val="00A61B08"/>
    <w:rsid w:val="00A65709"/>
    <w:rsid w:val="00A66EB2"/>
    <w:rsid w:val="00A75285"/>
    <w:rsid w:val="00A8158F"/>
    <w:rsid w:val="00A820B6"/>
    <w:rsid w:val="00A962A7"/>
    <w:rsid w:val="00AA1B42"/>
    <w:rsid w:val="00AA32DE"/>
    <w:rsid w:val="00AA7073"/>
    <w:rsid w:val="00AC567E"/>
    <w:rsid w:val="00AC69B4"/>
    <w:rsid w:val="00AE1DFD"/>
    <w:rsid w:val="00AE2257"/>
    <w:rsid w:val="00AE3C07"/>
    <w:rsid w:val="00AF0A1D"/>
    <w:rsid w:val="00AF36E1"/>
    <w:rsid w:val="00AF38DE"/>
    <w:rsid w:val="00AF3DF2"/>
    <w:rsid w:val="00AF4ADF"/>
    <w:rsid w:val="00AF791A"/>
    <w:rsid w:val="00AF7DD7"/>
    <w:rsid w:val="00B00400"/>
    <w:rsid w:val="00B056CA"/>
    <w:rsid w:val="00B07394"/>
    <w:rsid w:val="00B0750A"/>
    <w:rsid w:val="00B076C8"/>
    <w:rsid w:val="00B111A0"/>
    <w:rsid w:val="00B241AC"/>
    <w:rsid w:val="00B255A6"/>
    <w:rsid w:val="00B2718F"/>
    <w:rsid w:val="00B308AD"/>
    <w:rsid w:val="00B31972"/>
    <w:rsid w:val="00B31C64"/>
    <w:rsid w:val="00B32BD4"/>
    <w:rsid w:val="00B35E28"/>
    <w:rsid w:val="00B365C7"/>
    <w:rsid w:val="00B36C44"/>
    <w:rsid w:val="00B37FBA"/>
    <w:rsid w:val="00B401FA"/>
    <w:rsid w:val="00B47D2A"/>
    <w:rsid w:val="00B52086"/>
    <w:rsid w:val="00B52814"/>
    <w:rsid w:val="00B57B2A"/>
    <w:rsid w:val="00B665E5"/>
    <w:rsid w:val="00B71A1B"/>
    <w:rsid w:val="00B77E92"/>
    <w:rsid w:val="00B81AF5"/>
    <w:rsid w:val="00B82808"/>
    <w:rsid w:val="00B83DCC"/>
    <w:rsid w:val="00B910A3"/>
    <w:rsid w:val="00B937D2"/>
    <w:rsid w:val="00B938A3"/>
    <w:rsid w:val="00B94433"/>
    <w:rsid w:val="00B94DB5"/>
    <w:rsid w:val="00B965EA"/>
    <w:rsid w:val="00BA0D2F"/>
    <w:rsid w:val="00BA1ADC"/>
    <w:rsid w:val="00BA4841"/>
    <w:rsid w:val="00BA52F5"/>
    <w:rsid w:val="00BA5863"/>
    <w:rsid w:val="00BB23B0"/>
    <w:rsid w:val="00BC3266"/>
    <w:rsid w:val="00BD4005"/>
    <w:rsid w:val="00BE45F5"/>
    <w:rsid w:val="00BE6D2B"/>
    <w:rsid w:val="00BF29A7"/>
    <w:rsid w:val="00C02322"/>
    <w:rsid w:val="00C04C37"/>
    <w:rsid w:val="00C10752"/>
    <w:rsid w:val="00C118C3"/>
    <w:rsid w:val="00C11F05"/>
    <w:rsid w:val="00C26B81"/>
    <w:rsid w:val="00C303BB"/>
    <w:rsid w:val="00C34480"/>
    <w:rsid w:val="00C42502"/>
    <w:rsid w:val="00C464C2"/>
    <w:rsid w:val="00C56DDA"/>
    <w:rsid w:val="00C679D3"/>
    <w:rsid w:val="00C704ED"/>
    <w:rsid w:val="00C715EE"/>
    <w:rsid w:val="00C8375F"/>
    <w:rsid w:val="00C90F76"/>
    <w:rsid w:val="00C91CCC"/>
    <w:rsid w:val="00CA0B90"/>
    <w:rsid w:val="00CA7BF9"/>
    <w:rsid w:val="00CB3760"/>
    <w:rsid w:val="00CC7E43"/>
    <w:rsid w:val="00CD0F22"/>
    <w:rsid w:val="00CD2BE5"/>
    <w:rsid w:val="00CE31A2"/>
    <w:rsid w:val="00CE3570"/>
    <w:rsid w:val="00CF1159"/>
    <w:rsid w:val="00CF2640"/>
    <w:rsid w:val="00CF30EF"/>
    <w:rsid w:val="00D10183"/>
    <w:rsid w:val="00D2005B"/>
    <w:rsid w:val="00D259DD"/>
    <w:rsid w:val="00D337F8"/>
    <w:rsid w:val="00D423D9"/>
    <w:rsid w:val="00D435F7"/>
    <w:rsid w:val="00D4728F"/>
    <w:rsid w:val="00D47CBB"/>
    <w:rsid w:val="00D54BE8"/>
    <w:rsid w:val="00D55F25"/>
    <w:rsid w:val="00D65AEF"/>
    <w:rsid w:val="00D76071"/>
    <w:rsid w:val="00D76A51"/>
    <w:rsid w:val="00D84008"/>
    <w:rsid w:val="00D87D0D"/>
    <w:rsid w:val="00D90A78"/>
    <w:rsid w:val="00D91322"/>
    <w:rsid w:val="00D966F7"/>
    <w:rsid w:val="00D9785D"/>
    <w:rsid w:val="00DA5AAE"/>
    <w:rsid w:val="00DB3C41"/>
    <w:rsid w:val="00DB4416"/>
    <w:rsid w:val="00DC278E"/>
    <w:rsid w:val="00DD1BC7"/>
    <w:rsid w:val="00DD3701"/>
    <w:rsid w:val="00DD44C1"/>
    <w:rsid w:val="00DE53A5"/>
    <w:rsid w:val="00DF551A"/>
    <w:rsid w:val="00E03357"/>
    <w:rsid w:val="00E04B4D"/>
    <w:rsid w:val="00E07B41"/>
    <w:rsid w:val="00E10397"/>
    <w:rsid w:val="00E10DB4"/>
    <w:rsid w:val="00E21C0D"/>
    <w:rsid w:val="00E22262"/>
    <w:rsid w:val="00E238AE"/>
    <w:rsid w:val="00E27AFF"/>
    <w:rsid w:val="00E307B3"/>
    <w:rsid w:val="00E32E04"/>
    <w:rsid w:val="00E33541"/>
    <w:rsid w:val="00E338C6"/>
    <w:rsid w:val="00E35390"/>
    <w:rsid w:val="00E3624F"/>
    <w:rsid w:val="00E36824"/>
    <w:rsid w:val="00E46BFA"/>
    <w:rsid w:val="00E51ADC"/>
    <w:rsid w:val="00E52DAC"/>
    <w:rsid w:val="00E626F4"/>
    <w:rsid w:val="00E6476D"/>
    <w:rsid w:val="00E648B9"/>
    <w:rsid w:val="00E66E5C"/>
    <w:rsid w:val="00E672F1"/>
    <w:rsid w:val="00E70282"/>
    <w:rsid w:val="00E70C6E"/>
    <w:rsid w:val="00E72BC1"/>
    <w:rsid w:val="00E84574"/>
    <w:rsid w:val="00E85EEE"/>
    <w:rsid w:val="00E87A34"/>
    <w:rsid w:val="00E907F4"/>
    <w:rsid w:val="00E90BEC"/>
    <w:rsid w:val="00E95E86"/>
    <w:rsid w:val="00EA4B37"/>
    <w:rsid w:val="00EA769C"/>
    <w:rsid w:val="00EA7E7A"/>
    <w:rsid w:val="00EB05D5"/>
    <w:rsid w:val="00EC394A"/>
    <w:rsid w:val="00EC3A7F"/>
    <w:rsid w:val="00EC67CA"/>
    <w:rsid w:val="00EC6E4D"/>
    <w:rsid w:val="00ED0D0F"/>
    <w:rsid w:val="00ED35C4"/>
    <w:rsid w:val="00ED3E68"/>
    <w:rsid w:val="00ED3F59"/>
    <w:rsid w:val="00ED6003"/>
    <w:rsid w:val="00EE43F7"/>
    <w:rsid w:val="00EE7217"/>
    <w:rsid w:val="00EE7345"/>
    <w:rsid w:val="00EF326E"/>
    <w:rsid w:val="00EF3D28"/>
    <w:rsid w:val="00EF48B1"/>
    <w:rsid w:val="00F0750D"/>
    <w:rsid w:val="00F1094A"/>
    <w:rsid w:val="00F15741"/>
    <w:rsid w:val="00F30FA9"/>
    <w:rsid w:val="00F318C6"/>
    <w:rsid w:val="00F34549"/>
    <w:rsid w:val="00F36B23"/>
    <w:rsid w:val="00F3786C"/>
    <w:rsid w:val="00F41CE1"/>
    <w:rsid w:val="00F41E9F"/>
    <w:rsid w:val="00F61285"/>
    <w:rsid w:val="00F6336A"/>
    <w:rsid w:val="00F63522"/>
    <w:rsid w:val="00F65FFF"/>
    <w:rsid w:val="00F66222"/>
    <w:rsid w:val="00F745A4"/>
    <w:rsid w:val="00F80CCA"/>
    <w:rsid w:val="00F83F79"/>
    <w:rsid w:val="00F90107"/>
    <w:rsid w:val="00F91235"/>
    <w:rsid w:val="00F926F4"/>
    <w:rsid w:val="00F93A47"/>
    <w:rsid w:val="00F97B63"/>
    <w:rsid w:val="00FB3224"/>
    <w:rsid w:val="00FB5AAA"/>
    <w:rsid w:val="00FB7FF6"/>
    <w:rsid w:val="00FC3B32"/>
    <w:rsid w:val="00FC5FB5"/>
    <w:rsid w:val="00FD58F9"/>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E8F"/>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7</Pages>
  <Words>36043</Words>
  <Characters>205447</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5-04-13T11:59:00Z</dcterms:created>
  <dcterms:modified xsi:type="dcterms:W3CDTF">2025-04-3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